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6913" w:rsidRPr="00FE6995" w:rsidRDefault="00F86913" w:rsidP="00F86913">
      <w:pPr>
        <w:spacing w:line="480" w:lineRule="auto"/>
        <w:jc w:val="center"/>
        <w:rPr>
          <w:rFonts w:ascii="Times New Roman" w:eastAsia="Times New Roman" w:hAnsi="Times New Roman" w:cs="Times New Roman"/>
          <w:b/>
          <w:bCs/>
          <w:color w:val="000000" w:themeColor="text1"/>
          <w:sz w:val="24"/>
          <w:szCs w:val="24"/>
          <w:bdr w:val="none" w:sz="0" w:space="0" w:color="auto" w:frame="1"/>
        </w:rPr>
      </w:pPr>
      <w:bookmarkStart w:id="0" w:name="_Toc25955157"/>
      <w:bookmarkStart w:id="1" w:name="_Toc934422"/>
      <w:r w:rsidRPr="00FE6995">
        <w:rPr>
          <w:rFonts w:ascii="Times New Roman" w:eastAsia="Times New Roman" w:hAnsi="Times New Roman" w:cs="Times New Roman"/>
          <w:b/>
          <w:bCs/>
          <w:color w:val="000000" w:themeColor="text1"/>
          <w:sz w:val="24"/>
          <w:szCs w:val="24"/>
          <w:bdr w:val="none" w:sz="0" w:space="0" w:color="auto" w:frame="1"/>
        </w:rPr>
        <w:t>BAB V</w:t>
      </w:r>
    </w:p>
    <w:p w:rsidR="00F86913" w:rsidRDefault="00F86913" w:rsidP="00F86913">
      <w:pPr>
        <w:spacing w:line="480" w:lineRule="auto"/>
        <w:jc w:val="center"/>
        <w:rPr>
          <w:rFonts w:ascii="Times New Roman" w:eastAsia="Times New Roman" w:hAnsi="Times New Roman" w:cs="Times New Roman"/>
          <w:b/>
          <w:bCs/>
          <w:color w:val="000000" w:themeColor="text1"/>
          <w:sz w:val="24"/>
          <w:szCs w:val="24"/>
          <w:bdr w:val="none" w:sz="0" w:space="0" w:color="auto" w:frame="1"/>
        </w:rPr>
      </w:pPr>
      <w:r>
        <w:rPr>
          <w:rFonts w:ascii="Times New Roman" w:eastAsia="Times New Roman" w:hAnsi="Times New Roman" w:cs="Times New Roman"/>
          <w:b/>
          <w:bCs/>
          <w:color w:val="000000" w:themeColor="text1"/>
          <w:sz w:val="24"/>
          <w:szCs w:val="24"/>
          <w:bdr w:val="none" w:sz="0" w:space="0" w:color="auto" w:frame="1"/>
        </w:rPr>
        <w:t>KESIMPULAN DAN SARAN</w:t>
      </w:r>
    </w:p>
    <w:p w:rsidR="00F86913" w:rsidRDefault="00F86913" w:rsidP="00F86913">
      <w:pPr>
        <w:pStyle w:val="ListParagraph"/>
        <w:numPr>
          <w:ilvl w:val="0"/>
          <w:numId w:val="35"/>
        </w:numPr>
        <w:spacing w:line="480" w:lineRule="auto"/>
        <w:jc w:val="both"/>
        <w:rPr>
          <w:rFonts w:ascii="Times New Roman" w:eastAsia="Times New Roman" w:hAnsi="Times New Roman" w:cs="Times New Roman"/>
          <w:b/>
          <w:bCs/>
          <w:color w:val="000000" w:themeColor="text1"/>
          <w:sz w:val="24"/>
          <w:szCs w:val="24"/>
          <w:bdr w:val="none" w:sz="0" w:space="0" w:color="auto" w:frame="1"/>
        </w:rPr>
      </w:pPr>
      <w:r>
        <w:rPr>
          <w:rFonts w:ascii="Times New Roman" w:eastAsia="Times New Roman" w:hAnsi="Times New Roman" w:cs="Times New Roman"/>
          <w:b/>
          <w:bCs/>
          <w:color w:val="000000" w:themeColor="text1"/>
          <w:sz w:val="24"/>
          <w:szCs w:val="24"/>
          <w:bdr w:val="none" w:sz="0" w:space="0" w:color="auto" w:frame="1"/>
        </w:rPr>
        <w:t>Kesimpulan</w:t>
      </w:r>
    </w:p>
    <w:p w:rsidR="00F86913" w:rsidRDefault="00F86913" w:rsidP="00F86913">
      <w:pPr>
        <w:pStyle w:val="ListParagraph"/>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ab/>
        <w:t>Berdasarkan hasil penelitian skripsi yang berjudul “Nilai-nilai Religius dalam Sirah Khadijah Karangan Abdul Mun’im Muhammad dan Relevansinya terhadap Pendidikan Agama Islam” maka dapat diambil kesimpulan:</w:t>
      </w:r>
    </w:p>
    <w:p w:rsidR="00F86913" w:rsidRPr="007A681E" w:rsidRDefault="00F86913" w:rsidP="00F86913">
      <w:pPr>
        <w:pStyle w:val="ListParagraph"/>
        <w:numPr>
          <w:ilvl w:val="0"/>
          <w:numId w:val="36"/>
        </w:numPr>
        <w:spacing w:line="480" w:lineRule="auto"/>
        <w:jc w:val="both"/>
        <w:rPr>
          <w:rFonts w:ascii="Times New Roman" w:eastAsia="Times New Roman" w:hAnsi="Times New Roman" w:cs="Times New Roman"/>
          <w:b/>
          <w:bCs/>
          <w:color w:val="000000" w:themeColor="text1"/>
          <w:sz w:val="24"/>
          <w:szCs w:val="24"/>
          <w:bdr w:val="none" w:sz="0" w:space="0" w:color="auto" w:frame="1"/>
        </w:rPr>
      </w:pPr>
      <w:r w:rsidRPr="007A681E">
        <w:rPr>
          <w:rFonts w:ascii="Times New Roman" w:eastAsia="Times New Roman" w:hAnsi="Times New Roman" w:cs="Times New Roman"/>
          <w:b/>
          <w:bCs/>
          <w:color w:val="000000" w:themeColor="text1"/>
          <w:sz w:val="24"/>
          <w:szCs w:val="24"/>
          <w:bdr w:val="none" w:sz="0" w:space="0" w:color="auto" w:frame="1"/>
        </w:rPr>
        <w:t>Nilai-nilai Religius dalam Sirah Khadijah Karangan Abdul Mun’im Muhammad</w:t>
      </w:r>
    </w:p>
    <w:p w:rsidR="00F86913" w:rsidRDefault="00F86913" w:rsidP="00F86913">
      <w:pPr>
        <w:pStyle w:val="ListParagraph"/>
        <w:tabs>
          <w:tab w:val="left" w:pos="1800"/>
        </w:tabs>
        <w:spacing w:line="480" w:lineRule="auto"/>
        <w:ind w:left="1080"/>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ab/>
      </w:r>
      <w:proofErr w:type="gramStart"/>
      <w:r>
        <w:rPr>
          <w:rFonts w:ascii="Times New Roman" w:eastAsia="Times New Roman" w:hAnsi="Times New Roman" w:cs="Times New Roman"/>
          <w:color w:val="000000" w:themeColor="text1"/>
          <w:sz w:val="24"/>
          <w:szCs w:val="24"/>
          <w:bdr w:val="none" w:sz="0" w:space="0" w:color="auto" w:frame="1"/>
        </w:rPr>
        <w:t>Nilai religius yang terdapat dalam Sirah Khadijah yaitu Nilai religius yang berhubungan dengan Tuhan yang terdiri dari nilai ibadah, nilai akhlak, dan nilai sabar.</w:t>
      </w:r>
      <w:proofErr w:type="gramEnd"/>
      <w:r>
        <w:rPr>
          <w:rFonts w:ascii="Times New Roman" w:eastAsia="Times New Roman" w:hAnsi="Times New Roman" w:cs="Times New Roman"/>
          <w:color w:val="000000" w:themeColor="text1"/>
          <w:sz w:val="24"/>
          <w:szCs w:val="24"/>
          <w:bdr w:val="none" w:sz="0" w:space="0" w:color="auto" w:frame="1"/>
        </w:rPr>
        <w:t xml:space="preserve"> Yang kedua adalah nilai religius yang berhubungan dengan diri sendiri yang terdiri dari jujur, betanggung jawab, kerja keras, berpikir logis</w:t>
      </w:r>
      <w:proofErr w:type="gramStart"/>
      <w:r>
        <w:rPr>
          <w:rFonts w:ascii="Times New Roman" w:eastAsia="Times New Roman" w:hAnsi="Times New Roman" w:cs="Times New Roman"/>
          <w:color w:val="000000" w:themeColor="text1"/>
          <w:sz w:val="24"/>
          <w:szCs w:val="24"/>
          <w:bdr w:val="none" w:sz="0" w:space="0" w:color="auto" w:frame="1"/>
        </w:rPr>
        <w:t>,kritis</w:t>
      </w:r>
      <w:proofErr w:type="gramEnd"/>
      <w:r>
        <w:rPr>
          <w:rFonts w:ascii="Times New Roman" w:eastAsia="Times New Roman" w:hAnsi="Times New Roman" w:cs="Times New Roman"/>
          <w:color w:val="000000" w:themeColor="text1"/>
          <w:sz w:val="24"/>
          <w:szCs w:val="24"/>
          <w:bdr w:val="none" w:sz="0" w:space="0" w:color="auto" w:frame="1"/>
        </w:rPr>
        <w:t xml:space="preserve"> dan kreatif, mandiri, dan percaya diri. Yang ketiga nilai religius yang berhubungan dengan sesame yang terdiri dari menghargai karya orang </w:t>
      </w:r>
      <w:proofErr w:type="gramStart"/>
      <w:r>
        <w:rPr>
          <w:rFonts w:ascii="Times New Roman" w:eastAsia="Times New Roman" w:hAnsi="Times New Roman" w:cs="Times New Roman"/>
          <w:color w:val="000000" w:themeColor="text1"/>
          <w:sz w:val="24"/>
          <w:szCs w:val="24"/>
          <w:bdr w:val="none" w:sz="0" w:space="0" w:color="auto" w:frame="1"/>
        </w:rPr>
        <w:t>lain</w:t>
      </w:r>
      <w:proofErr w:type="gramEnd"/>
      <w:r>
        <w:rPr>
          <w:rFonts w:ascii="Times New Roman" w:eastAsia="Times New Roman" w:hAnsi="Times New Roman" w:cs="Times New Roman"/>
          <w:color w:val="000000" w:themeColor="text1"/>
          <w:sz w:val="24"/>
          <w:szCs w:val="24"/>
          <w:bdr w:val="none" w:sz="0" w:space="0" w:color="auto" w:frame="1"/>
        </w:rPr>
        <w:t xml:space="preserve">, dan santun. </w:t>
      </w:r>
      <w:proofErr w:type="gramStart"/>
      <w:r>
        <w:rPr>
          <w:rFonts w:ascii="Times New Roman" w:eastAsia="Times New Roman" w:hAnsi="Times New Roman" w:cs="Times New Roman"/>
          <w:color w:val="000000" w:themeColor="text1"/>
          <w:sz w:val="24"/>
          <w:szCs w:val="24"/>
          <w:bdr w:val="none" w:sz="0" w:space="0" w:color="auto" w:frame="1"/>
        </w:rPr>
        <w:t>Yang ke empat nilai religius yang berhubungan dengan lingkungan.Dan yang kelima nilai religius yang berhubungan dengan kebangsaan.</w:t>
      </w:r>
      <w:proofErr w:type="gramEnd"/>
    </w:p>
    <w:p w:rsidR="00F86913" w:rsidRDefault="00F86913" w:rsidP="00F86913">
      <w:pPr>
        <w:pStyle w:val="ListParagraph"/>
        <w:tabs>
          <w:tab w:val="left" w:pos="1800"/>
        </w:tabs>
        <w:spacing w:line="480" w:lineRule="auto"/>
        <w:ind w:left="1080"/>
        <w:jc w:val="both"/>
        <w:rPr>
          <w:rFonts w:ascii="Times New Roman" w:eastAsia="Times New Roman" w:hAnsi="Times New Roman" w:cs="Times New Roman"/>
          <w:color w:val="000000" w:themeColor="text1"/>
          <w:sz w:val="24"/>
          <w:szCs w:val="24"/>
          <w:bdr w:val="none" w:sz="0" w:space="0" w:color="auto" w:frame="1"/>
        </w:rPr>
      </w:pPr>
    </w:p>
    <w:p w:rsidR="00F86913" w:rsidRDefault="00F86913" w:rsidP="00F86913">
      <w:pPr>
        <w:pStyle w:val="ListParagraph"/>
        <w:tabs>
          <w:tab w:val="left" w:pos="1800"/>
        </w:tabs>
        <w:spacing w:line="480" w:lineRule="auto"/>
        <w:ind w:left="1080"/>
        <w:jc w:val="both"/>
        <w:rPr>
          <w:rFonts w:ascii="Times New Roman" w:eastAsia="Times New Roman" w:hAnsi="Times New Roman" w:cs="Times New Roman"/>
          <w:color w:val="000000" w:themeColor="text1"/>
          <w:sz w:val="24"/>
          <w:szCs w:val="24"/>
          <w:bdr w:val="none" w:sz="0" w:space="0" w:color="auto" w:frame="1"/>
        </w:rPr>
      </w:pPr>
    </w:p>
    <w:p w:rsidR="00F86913" w:rsidRDefault="00F86913" w:rsidP="00F86913">
      <w:pPr>
        <w:pStyle w:val="ListParagraph"/>
        <w:numPr>
          <w:ilvl w:val="0"/>
          <w:numId w:val="36"/>
        </w:numPr>
        <w:spacing w:line="480" w:lineRule="auto"/>
        <w:jc w:val="both"/>
        <w:rPr>
          <w:rFonts w:ascii="Times New Roman" w:eastAsia="Times New Roman" w:hAnsi="Times New Roman" w:cs="Times New Roman"/>
          <w:b/>
          <w:bCs/>
          <w:color w:val="000000" w:themeColor="text1"/>
          <w:sz w:val="24"/>
          <w:szCs w:val="24"/>
          <w:bdr w:val="none" w:sz="0" w:space="0" w:color="auto" w:frame="1"/>
        </w:rPr>
      </w:pPr>
      <w:r w:rsidRPr="00F43E99">
        <w:rPr>
          <w:rFonts w:ascii="Times New Roman" w:eastAsia="Times New Roman" w:hAnsi="Times New Roman" w:cs="Times New Roman"/>
          <w:b/>
          <w:bCs/>
          <w:color w:val="000000" w:themeColor="text1"/>
          <w:sz w:val="24"/>
          <w:szCs w:val="24"/>
          <w:bdr w:val="none" w:sz="0" w:space="0" w:color="auto" w:frame="1"/>
        </w:rPr>
        <w:lastRenderedPageBreak/>
        <w:t>Relevansi nilai nilai religius dalam Sirah Khadijah terhadap pendidikan saat ini</w:t>
      </w:r>
    </w:p>
    <w:p w:rsidR="00F86913" w:rsidRDefault="00F86913" w:rsidP="00F86913">
      <w:pPr>
        <w:pStyle w:val="ListParagraph"/>
        <w:tabs>
          <w:tab w:val="left" w:pos="1800"/>
        </w:tabs>
        <w:spacing w:line="480" w:lineRule="auto"/>
        <w:ind w:left="1080"/>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ab/>
        <w:t xml:space="preserve">Dengan melihat pendidikan Indonesia saat ini agar penting nya sekali dalam menanamkan nilai-nilai religius dalam Sirah Khadijah, menjadi sandaran dalam mengambil contoh figure yang terbaik adalah Khadijah binti Khuwalid.Beliau adalah sebaik-baik wanita yang hidup pada zaman nya karena kepribadian nya yang dimiliki patut diteladani.Khadijah binti Khuwalid adalah sosok wanita teladan dan istimewa dengan beberapa gelar mulia yang disematkan kepadanya.Didalam diri Khadijah telah memiliki sifat religius yang tinggi.Sejak dari kandungan beliau telah dijaga oleh Allah SWT.Dari riwayat hidup Khadijah sangatlah penting bagi peserta didik agar dapat meneladani dan mengambil hikmahnya hal tersebut peserta didik dapat mengimplementasikan nya ke dalam kehidupan sehari-hari, selalu melakukan perbuatan religius. Saat disekolah guru sebagai pendidik hendaknya mengajak peserta didik menjalankan nilai religius, dengan </w:t>
      </w:r>
      <w:proofErr w:type="gramStart"/>
      <w:r>
        <w:rPr>
          <w:rFonts w:ascii="Times New Roman" w:eastAsia="Times New Roman" w:hAnsi="Times New Roman" w:cs="Times New Roman"/>
          <w:color w:val="000000" w:themeColor="text1"/>
          <w:sz w:val="24"/>
          <w:szCs w:val="24"/>
          <w:bdr w:val="none" w:sz="0" w:space="0" w:color="auto" w:frame="1"/>
        </w:rPr>
        <w:t>cara</w:t>
      </w:r>
      <w:proofErr w:type="gramEnd"/>
      <w:r>
        <w:rPr>
          <w:rFonts w:ascii="Times New Roman" w:eastAsia="Times New Roman" w:hAnsi="Times New Roman" w:cs="Times New Roman"/>
          <w:color w:val="000000" w:themeColor="text1"/>
          <w:sz w:val="24"/>
          <w:szCs w:val="24"/>
          <w:bdr w:val="none" w:sz="0" w:space="0" w:color="auto" w:frame="1"/>
        </w:rPr>
        <w:t xml:space="preserve"> memberikan materi agama saat pelajaran yang selalu dikaitkan dengan nilai-nilai religius.</w:t>
      </w:r>
    </w:p>
    <w:p w:rsidR="00F86913" w:rsidRPr="00ED5A75" w:rsidRDefault="00F86913" w:rsidP="00F86913">
      <w:pPr>
        <w:pStyle w:val="ListParagraph"/>
        <w:numPr>
          <w:ilvl w:val="0"/>
          <w:numId w:val="35"/>
        </w:numPr>
        <w:spacing w:line="480" w:lineRule="auto"/>
        <w:jc w:val="both"/>
        <w:rPr>
          <w:rFonts w:ascii="Times New Roman" w:eastAsia="Times New Roman" w:hAnsi="Times New Roman" w:cs="Times New Roman"/>
          <w:b/>
          <w:bCs/>
          <w:color w:val="000000" w:themeColor="text1"/>
          <w:sz w:val="24"/>
          <w:szCs w:val="24"/>
          <w:bdr w:val="none" w:sz="0" w:space="0" w:color="auto" w:frame="1"/>
        </w:rPr>
      </w:pPr>
      <w:r w:rsidRPr="00ED5A75">
        <w:rPr>
          <w:rFonts w:ascii="Times New Roman" w:eastAsia="Times New Roman" w:hAnsi="Times New Roman" w:cs="Times New Roman"/>
          <w:b/>
          <w:bCs/>
          <w:color w:val="000000" w:themeColor="text1"/>
          <w:sz w:val="24"/>
          <w:szCs w:val="24"/>
          <w:bdr w:val="none" w:sz="0" w:space="0" w:color="auto" w:frame="1"/>
        </w:rPr>
        <w:t>Saran</w:t>
      </w:r>
    </w:p>
    <w:p w:rsidR="00F86913" w:rsidRDefault="00F86913" w:rsidP="00F86913">
      <w:pPr>
        <w:pStyle w:val="ListParagraph"/>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ab/>
      </w:r>
      <w:proofErr w:type="gramStart"/>
      <w:r>
        <w:rPr>
          <w:rFonts w:ascii="Times New Roman" w:eastAsia="Times New Roman" w:hAnsi="Times New Roman" w:cs="Times New Roman"/>
          <w:color w:val="000000" w:themeColor="text1"/>
          <w:sz w:val="24"/>
          <w:szCs w:val="24"/>
          <w:bdr w:val="none" w:sz="0" w:space="0" w:color="auto" w:frame="1"/>
        </w:rPr>
        <w:t>Berdasarkan hasil kajian tentang nilai-nilai religius yang terdapat dalam Sirah Khadijah Karangan Abdul Mu’im Muhammad dan relevansinya terhadap pendidikan Agama Islam maka penulis memberikan beberapa saran yang diharapkan menjadi salah satu upaya untuk mengembangkan nilai religius.</w:t>
      </w:r>
      <w:proofErr w:type="gramEnd"/>
    </w:p>
    <w:p w:rsidR="00F86913" w:rsidRDefault="00F86913" w:rsidP="00F86913">
      <w:pPr>
        <w:pStyle w:val="ListParagraph"/>
        <w:spacing w:line="480" w:lineRule="auto"/>
        <w:jc w:val="both"/>
        <w:rPr>
          <w:rFonts w:ascii="Times New Roman" w:eastAsia="Times New Roman" w:hAnsi="Times New Roman" w:cs="Times New Roman"/>
          <w:color w:val="000000" w:themeColor="text1"/>
          <w:sz w:val="24"/>
          <w:szCs w:val="24"/>
          <w:bdr w:val="none" w:sz="0" w:space="0" w:color="auto" w:frame="1"/>
        </w:rPr>
      </w:pPr>
    </w:p>
    <w:p w:rsidR="00F86913" w:rsidRDefault="00F86913" w:rsidP="00F86913">
      <w:pPr>
        <w:pStyle w:val="ListParagraph"/>
        <w:numPr>
          <w:ilvl w:val="0"/>
          <w:numId w:val="37"/>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Bagi Pendidik</w:t>
      </w:r>
    </w:p>
    <w:p w:rsidR="00F86913" w:rsidRDefault="00F86913" w:rsidP="00F86913">
      <w:pPr>
        <w:pStyle w:val="ListParagraph"/>
        <w:numPr>
          <w:ilvl w:val="0"/>
          <w:numId w:val="39"/>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Memprioritaskan penanaman nilai-nilai Islam dalam bentuk keteladan terhadap Khadijah binti Khuwalid</w:t>
      </w:r>
    </w:p>
    <w:p w:rsidR="00F86913" w:rsidRDefault="00F86913" w:rsidP="00F86913">
      <w:pPr>
        <w:pStyle w:val="ListParagraph"/>
        <w:numPr>
          <w:ilvl w:val="0"/>
          <w:numId w:val="39"/>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Senantisa berorientasi untuk mengembangkan kereligiusan peserta didik agar menjadi pribadi sholeh sesuai dengan keteladanan Khadijah binti Khuwalid</w:t>
      </w:r>
    </w:p>
    <w:p w:rsidR="00F86913" w:rsidRPr="0006287C" w:rsidRDefault="00F86913" w:rsidP="00F86913">
      <w:pPr>
        <w:pStyle w:val="ListParagraph"/>
        <w:numPr>
          <w:ilvl w:val="0"/>
          <w:numId w:val="39"/>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Memasukan religus Khadijah binti Khuwalid dalam kurikulum pembelajaran disekolah.</w:t>
      </w:r>
    </w:p>
    <w:p w:rsidR="00F86913" w:rsidRDefault="00F86913" w:rsidP="00F86913">
      <w:pPr>
        <w:pStyle w:val="ListParagraph"/>
        <w:numPr>
          <w:ilvl w:val="0"/>
          <w:numId w:val="37"/>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Bagi Pembaca</w:t>
      </w:r>
    </w:p>
    <w:p w:rsidR="00F86913" w:rsidRDefault="00F86913" w:rsidP="00F86913">
      <w:pPr>
        <w:pStyle w:val="ListParagraph"/>
        <w:numPr>
          <w:ilvl w:val="0"/>
          <w:numId w:val="38"/>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Menghargai ilmu dan karya para Ulama dengan penghargaan yang sepantasnya, mendoakan kebaikan dan memintakan ampunan kepada Allah bagi Abdul Mun’im Muhammad penyusun buku sirah Khadijah yang telah wafat.</w:t>
      </w:r>
    </w:p>
    <w:p w:rsidR="00F86913" w:rsidRDefault="00F86913" w:rsidP="00F86913">
      <w:pPr>
        <w:pStyle w:val="ListParagraph"/>
        <w:numPr>
          <w:ilvl w:val="0"/>
          <w:numId w:val="38"/>
        </w:numPr>
        <w:spacing w:line="480" w:lineRule="auto"/>
        <w:jc w:val="both"/>
        <w:rPr>
          <w:rFonts w:ascii="Times New Roman" w:eastAsia="Times New Roman" w:hAnsi="Times New Roman" w:cs="Times New Roman"/>
          <w:color w:val="000000" w:themeColor="text1"/>
          <w:sz w:val="24"/>
          <w:szCs w:val="24"/>
          <w:bdr w:val="none" w:sz="0" w:space="0" w:color="auto" w:frame="1"/>
        </w:rPr>
      </w:pPr>
      <w:r>
        <w:rPr>
          <w:rFonts w:ascii="Times New Roman" w:eastAsia="Times New Roman" w:hAnsi="Times New Roman" w:cs="Times New Roman"/>
          <w:color w:val="000000" w:themeColor="text1"/>
          <w:sz w:val="24"/>
          <w:szCs w:val="24"/>
          <w:bdr w:val="none" w:sz="0" w:space="0" w:color="auto" w:frame="1"/>
        </w:rPr>
        <w:t>Membaca dan memahami buku-buku Sirah Khadijah untuk meningkatkan pemahaman serta keteladanan terhadap Khadijah binti Khuwalid sebagai Uswah Hasanah.</w:t>
      </w:r>
    </w:p>
    <w:p w:rsidR="00F86913" w:rsidRPr="00F86913" w:rsidRDefault="00F86913" w:rsidP="00F86913">
      <w:pPr>
        <w:pStyle w:val="ListParagraph"/>
        <w:numPr>
          <w:ilvl w:val="0"/>
          <w:numId w:val="38"/>
        </w:numPr>
        <w:spacing w:line="480" w:lineRule="auto"/>
        <w:jc w:val="both"/>
        <w:rPr>
          <w:rFonts w:ascii="Times New Roman" w:eastAsia="Times New Roman" w:hAnsi="Times New Roman" w:cs="Times New Roman"/>
          <w:color w:val="000000" w:themeColor="text1"/>
          <w:sz w:val="24"/>
          <w:szCs w:val="24"/>
          <w:bdr w:val="none" w:sz="0" w:space="0" w:color="auto" w:frame="1"/>
        </w:rPr>
      </w:pPr>
      <w:r w:rsidRPr="00E87582">
        <w:rPr>
          <w:rFonts w:ascii="Times New Roman" w:eastAsia="Times New Roman" w:hAnsi="Times New Roman" w:cs="Times New Roman"/>
          <w:color w:val="000000" w:themeColor="text1"/>
          <w:sz w:val="24"/>
          <w:szCs w:val="24"/>
          <w:bdr w:val="none" w:sz="0" w:space="0" w:color="auto" w:frame="1"/>
        </w:rPr>
        <w:t>Meminjam dan membeli buku Sirah Khadijah yang asli sebagai wujud penghargaan terhadap penulis beserta karya nya yang bernilai manfaat yang luar biasa.</w:t>
      </w:r>
    </w:p>
    <w:p w:rsidR="00F86913" w:rsidRPr="003F0E44" w:rsidRDefault="00F86913" w:rsidP="00F86913">
      <w:pPr>
        <w:widowControl w:val="0"/>
        <w:autoSpaceDE w:val="0"/>
        <w:autoSpaceDN w:val="0"/>
        <w:adjustRightInd w:val="0"/>
        <w:spacing w:line="480" w:lineRule="auto"/>
        <w:ind w:left="480" w:hanging="480"/>
        <w:jc w:val="center"/>
        <w:rPr>
          <w:rFonts w:ascii="Times New Roman" w:eastAsia="Times New Roman" w:hAnsi="Times New Roman" w:cs="Times New Roman"/>
          <w:b/>
          <w:bCs/>
          <w:color w:val="000000" w:themeColor="text1"/>
          <w:sz w:val="24"/>
          <w:szCs w:val="24"/>
          <w:bdr w:val="none" w:sz="0" w:space="0" w:color="auto" w:frame="1"/>
        </w:rPr>
      </w:pPr>
      <w:r w:rsidRPr="003F0E44">
        <w:rPr>
          <w:rFonts w:ascii="Times New Roman" w:eastAsia="Times New Roman" w:hAnsi="Times New Roman" w:cs="Times New Roman"/>
          <w:b/>
          <w:bCs/>
          <w:color w:val="000000" w:themeColor="text1"/>
          <w:sz w:val="24"/>
          <w:szCs w:val="24"/>
          <w:bdr w:val="none" w:sz="0" w:space="0" w:color="auto" w:frame="1"/>
        </w:rPr>
        <w:t>Daftar Pustaka</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themeColor="text1"/>
          <w:sz w:val="24"/>
          <w:szCs w:val="24"/>
          <w:bdr w:val="none" w:sz="0" w:space="0" w:color="auto" w:frame="1"/>
        </w:rPr>
        <w:fldChar w:fldCharType="begin" w:fldLock="1"/>
      </w:r>
      <w:r>
        <w:rPr>
          <w:rFonts w:ascii="Times New Roman" w:eastAsia="Times New Roman" w:hAnsi="Times New Roman" w:cs="Times New Roman"/>
          <w:color w:val="000000" w:themeColor="text1"/>
          <w:sz w:val="24"/>
          <w:szCs w:val="24"/>
          <w:bdr w:val="none" w:sz="0" w:space="0" w:color="auto" w:frame="1"/>
        </w:rPr>
        <w:instrText xml:space="preserve">ADDIN Mendeley Bibliography CSL_BIBLIOGRAPHY </w:instrText>
      </w:r>
      <w:r>
        <w:rPr>
          <w:rFonts w:ascii="Times New Roman" w:eastAsia="Times New Roman" w:hAnsi="Times New Roman" w:cs="Times New Roman"/>
          <w:color w:val="000000" w:themeColor="text1"/>
          <w:sz w:val="24"/>
          <w:szCs w:val="24"/>
          <w:bdr w:val="none" w:sz="0" w:space="0" w:color="auto" w:frame="1"/>
        </w:rPr>
        <w:fldChar w:fldCharType="separate"/>
      </w:r>
      <w:r w:rsidRPr="00A661C8">
        <w:rPr>
          <w:rFonts w:ascii="Times New Roman" w:hAnsi="Times New Roman" w:cs="Times New Roman"/>
          <w:noProof/>
          <w:sz w:val="24"/>
          <w:szCs w:val="24"/>
        </w:rPr>
        <w:t xml:space="preserve">Abdul Mun’im Muhammad. </w:t>
      </w:r>
      <w:r w:rsidRPr="00A661C8">
        <w:rPr>
          <w:rFonts w:ascii="Times New Roman" w:hAnsi="Times New Roman" w:cs="Times New Roman"/>
          <w:i/>
          <w:iCs/>
          <w:noProof/>
          <w:sz w:val="24"/>
          <w:szCs w:val="24"/>
        </w:rPr>
        <w:t>Khadijah: The True Love Story of Muhammad</w:t>
      </w:r>
      <w:r w:rsidRPr="00A661C8">
        <w:rPr>
          <w:rFonts w:ascii="Times New Roman" w:hAnsi="Times New Roman" w:cs="Times New Roman"/>
          <w:noProof/>
          <w:sz w:val="24"/>
          <w:szCs w:val="24"/>
        </w:rPr>
        <w:t>. Bandung: Cordoba, 2016.</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bdullah Majid, Dian Andayani. </w:t>
      </w:r>
      <w:r w:rsidRPr="00A661C8">
        <w:rPr>
          <w:rFonts w:ascii="Times New Roman" w:hAnsi="Times New Roman" w:cs="Times New Roman"/>
          <w:i/>
          <w:iCs/>
          <w:noProof/>
          <w:sz w:val="24"/>
          <w:szCs w:val="24"/>
        </w:rPr>
        <w:t>Pendidikan Karakter Perspektif Islam</w:t>
      </w:r>
      <w:r w:rsidRPr="00A661C8">
        <w:rPr>
          <w:rFonts w:ascii="Times New Roman" w:hAnsi="Times New Roman" w:cs="Times New Roman"/>
          <w:noProof/>
          <w:sz w:val="24"/>
          <w:szCs w:val="24"/>
        </w:rPr>
        <w:t>. Bandung: PT REMAJA ROSDAKARY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buddin Nata. </w:t>
      </w:r>
      <w:r w:rsidRPr="00A661C8">
        <w:rPr>
          <w:rFonts w:ascii="Times New Roman" w:hAnsi="Times New Roman" w:cs="Times New Roman"/>
          <w:i/>
          <w:iCs/>
          <w:noProof/>
          <w:sz w:val="24"/>
          <w:szCs w:val="24"/>
        </w:rPr>
        <w:t>Studi Islam Komprehensif</w:t>
      </w:r>
      <w:r w:rsidRPr="00A661C8">
        <w:rPr>
          <w:rFonts w:ascii="Times New Roman" w:hAnsi="Times New Roman" w:cs="Times New Roman"/>
          <w:noProof/>
          <w:sz w:val="24"/>
          <w:szCs w:val="24"/>
        </w:rPr>
        <w:t>. Jakarta: Kencan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chmad Djainuri. </w:t>
      </w:r>
      <w:r w:rsidRPr="00A661C8">
        <w:rPr>
          <w:rFonts w:ascii="Times New Roman" w:hAnsi="Times New Roman" w:cs="Times New Roman"/>
          <w:i/>
          <w:iCs/>
          <w:noProof/>
          <w:sz w:val="24"/>
          <w:szCs w:val="24"/>
        </w:rPr>
        <w:t>Pendidikan Dan Modernisasi Didunia Islam</w:t>
      </w:r>
      <w:r w:rsidRPr="00A661C8">
        <w:rPr>
          <w:rFonts w:ascii="Times New Roman" w:hAnsi="Times New Roman" w:cs="Times New Roman"/>
          <w:noProof/>
          <w:sz w:val="24"/>
          <w:szCs w:val="24"/>
        </w:rPr>
        <w:t>. Surabaya: Al-ikhlas, 200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chmad Mubarok. </w:t>
      </w:r>
      <w:r w:rsidRPr="00A661C8">
        <w:rPr>
          <w:rFonts w:ascii="Times New Roman" w:hAnsi="Times New Roman" w:cs="Times New Roman"/>
          <w:i/>
          <w:iCs/>
          <w:noProof/>
          <w:sz w:val="24"/>
          <w:szCs w:val="24"/>
        </w:rPr>
        <w:t>Sunnatullah dalam jiwa Manusia Sebuah Pendekatan Psikologi Islam</w:t>
      </w:r>
      <w:r w:rsidRPr="00A661C8">
        <w:rPr>
          <w:rFonts w:ascii="Times New Roman" w:hAnsi="Times New Roman" w:cs="Times New Roman"/>
          <w:noProof/>
          <w:sz w:val="24"/>
          <w:szCs w:val="24"/>
        </w:rPr>
        <w:t>. Jakarta: IIIT Indosesia, 2002.</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hmad syadaly, Ahmad Rafi’I. </w:t>
      </w:r>
      <w:r w:rsidRPr="00A661C8">
        <w:rPr>
          <w:rFonts w:ascii="Times New Roman" w:hAnsi="Times New Roman" w:cs="Times New Roman"/>
          <w:i/>
          <w:iCs/>
          <w:noProof/>
          <w:sz w:val="24"/>
          <w:szCs w:val="24"/>
        </w:rPr>
        <w:t>Ulumul Qur’an</w:t>
      </w:r>
      <w:r w:rsidRPr="00A661C8">
        <w:rPr>
          <w:rFonts w:ascii="Times New Roman" w:hAnsi="Times New Roman" w:cs="Times New Roman"/>
          <w:noProof/>
          <w:sz w:val="24"/>
          <w:szCs w:val="24"/>
        </w:rPr>
        <w:t>. Bandung: Pustaka Setia, 1997.</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ndry Gunawan. </w:t>
      </w:r>
      <w:r w:rsidRPr="00A661C8">
        <w:rPr>
          <w:rFonts w:ascii="Times New Roman" w:hAnsi="Times New Roman" w:cs="Times New Roman"/>
          <w:i/>
          <w:iCs/>
          <w:noProof/>
          <w:sz w:val="24"/>
          <w:szCs w:val="24"/>
        </w:rPr>
        <w:t>Nilai-nilai Religius Dalam Novel Ayat-ayat Cinta 2 Karya Habiburrahman Shirazy dan Rancangan Pembelajaran Sastra Di SMA/MA</w:t>
      </w:r>
      <w:r w:rsidRPr="00A661C8">
        <w:rPr>
          <w:rFonts w:ascii="Times New Roman" w:hAnsi="Times New Roman" w:cs="Times New Roman"/>
          <w:noProof/>
          <w:sz w:val="24"/>
          <w:szCs w:val="24"/>
        </w:rPr>
        <w:t>. Lampung: Universitas Lampung, 2018.</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Asmaun Sahlan. </w:t>
      </w:r>
      <w:r w:rsidRPr="00A661C8">
        <w:rPr>
          <w:rFonts w:ascii="Times New Roman" w:hAnsi="Times New Roman" w:cs="Times New Roman"/>
          <w:i/>
          <w:iCs/>
          <w:noProof/>
          <w:sz w:val="24"/>
          <w:szCs w:val="24"/>
        </w:rPr>
        <w:t>Mewujudkan Budaya Religius di Sekolah</w:t>
      </w:r>
      <w:r w:rsidRPr="00A661C8">
        <w:rPr>
          <w:rFonts w:ascii="Times New Roman" w:hAnsi="Times New Roman" w:cs="Times New Roman"/>
          <w:noProof/>
          <w:sz w:val="24"/>
          <w:szCs w:val="24"/>
        </w:rPr>
        <w:t>, n.d.</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Esti Ismawati. </w:t>
      </w:r>
      <w:r w:rsidRPr="00A661C8">
        <w:rPr>
          <w:rFonts w:ascii="Times New Roman" w:hAnsi="Times New Roman" w:cs="Times New Roman"/>
          <w:i/>
          <w:iCs/>
          <w:noProof/>
          <w:sz w:val="24"/>
          <w:szCs w:val="24"/>
        </w:rPr>
        <w:t>Ilmu Sosial Budaya Dasar</w:t>
      </w:r>
      <w:r w:rsidRPr="00A661C8">
        <w:rPr>
          <w:rFonts w:ascii="Times New Roman" w:hAnsi="Times New Roman" w:cs="Times New Roman"/>
          <w:noProof/>
          <w:sz w:val="24"/>
          <w:szCs w:val="24"/>
        </w:rPr>
        <w:t>. Jakarta: Ombak, 2012.</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Ghozi. M. </w:t>
      </w:r>
      <w:r w:rsidRPr="00A661C8">
        <w:rPr>
          <w:rFonts w:ascii="Times New Roman" w:hAnsi="Times New Roman" w:cs="Times New Roman"/>
          <w:i/>
          <w:iCs/>
          <w:noProof/>
          <w:sz w:val="24"/>
          <w:szCs w:val="24"/>
        </w:rPr>
        <w:t>Khadijah Ummul Mu’minin Nazharat Fi Isyraqi Fajri Islam</w:t>
      </w:r>
      <w:r w:rsidRPr="00A661C8">
        <w:rPr>
          <w:rFonts w:ascii="Times New Roman" w:hAnsi="Times New Roman" w:cs="Times New Roman"/>
          <w:noProof/>
          <w:sz w:val="24"/>
          <w:szCs w:val="24"/>
        </w:rPr>
        <w:t>. Jakarta: Pena Pundi Aksara, 2006.</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Heliyatun. </w:t>
      </w:r>
      <w:r w:rsidRPr="00A661C8">
        <w:rPr>
          <w:rFonts w:ascii="Times New Roman" w:hAnsi="Times New Roman" w:cs="Times New Roman"/>
          <w:i/>
          <w:iCs/>
          <w:noProof/>
          <w:sz w:val="24"/>
          <w:szCs w:val="24"/>
        </w:rPr>
        <w:t>Nilai-nilai Religius Dalam Novel Hapalan Sholat Delisa Karya Tere Liye dan Relevansinya Terhadap Pendidikan Islam</w:t>
      </w:r>
      <w:r w:rsidRPr="00A661C8">
        <w:rPr>
          <w:rFonts w:ascii="Times New Roman" w:hAnsi="Times New Roman" w:cs="Times New Roman"/>
          <w:noProof/>
          <w:sz w:val="24"/>
          <w:szCs w:val="24"/>
        </w:rPr>
        <w:t>. Yogyakarta: UIN Sunan Kalijaga, 2009.</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Irja Putra Pratama. “Penerapan Kurikulum Terpadu Sebagai Model Pembinaan Karakter Siswa (Studi Di SMP IT Raudhatul Ulum Sakatiga Inderalaya).” </w:t>
      </w:r>
      <w:r w:rsidRPr="00A661C8">
        <w:rPr>
          <w:rFonts w:ascii="Times New Roman" w:hAnsi="Times New Roman" w:cs="Times New Roman"/>
          <w:i/>
          <w:iCs/>
          <w:noProof/>
          <w:sz w:val="24"/>
          <w:szCs w:val="24"/>
        </w:rPr>
        <w:t>Jurnal Pendidikan Agama Islam</w:t>
      </w:r>
      <w:r w:rsidRPr="00A661C8">
        <w:rPr>
          <w:rFonts w:ascii="Times New Roman" w:hAnsi="Times New Roman" w:cs="Times New Roman"/>
          <w:noProof/>
          <w:sz w:val="24"/>
          <w:szCs w:val="24"/>
        </w:rPr>
        <w:t xml:space="preserve"> 5, no. 2 (2019).</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Kemendiknas. </w:t>
      </w:r>
      <w:r w:rsidRPr="00A661C8">
        <w:rPr>
          <w:rFonts w:ascii="Times New Roman" w:hAnsi="Times New Roman" w:cs="Times New Roman"/>
          <w:i/>
          <w:iCs/>
          <w:noProof/>
          <w:sz w:val="24"/>
          <w:szCs w:val="24"/>
        </w:rPr>
        <w:t>Pengembangan Pendidikan Budaya Karakter Bangsa</w:t>
      </w:r>
      <w:r w:rsidRPr="00A661C8">
        <w:rPr>
          <w:rFonts w:ascii="Times New Roman" w:hAnsi="Times New Roman" w:cs="Times New Roman"/>
          <w:noProof/>
          <w:sz w:val="24"/>
          <w:szCs w:val="24"/>
        </w:rPr>
        <w:t>. Jakarta: Balitbang, 2010.</w:t>
      </w:r>
    </w:p>
    <w:p w:rsidR="00F86913"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Kementrian Agama RI. </w:t>
      </w:r>
      <w:r w:rsidRPr="00A661C8">
        <w:rPr>
          <w:rFonts w:ascii="Times New Roman" w:hAnsi="Times New Roman" w:cs="Times New Roman"/>
          <w:i/>
          <w:iCs/>
          <w:noProof/>
          <w:sz w:val="24"/>
          <w:szCs w:val="24"/>
        </w:rPr>
        <w:t>Al-Qur’an dan Tafsirannya</w:t>
      </w:r>
      <w:r w:rsidRPr="00A661C8">
        <w:rPr>
          <w:rFonts w:ascii="Times New Roman" w:hAnsi="Times New Roman" w:cs="Times New Roman"/>
          <w:noProof/>
          <w:sz w:val="24"/>
          <w:szCs w:val="24"/>
        </w:rPr>
        <w:t>. Jakarta: Widya Cahay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Khadijah: The True Of Story Muhammad</w:t>
      </w:r>
      <w:r w:rsidRPr="00A661C8">
        <w:rPr>
          <w:rFonts w:ascii="Times New Roman" w:hAnsi="Times New Roman" w:cs="Times New Roman"/>
          <w:noProof/>
          <w:sz w:val="24"/>
          <w:szCs w:val="24"/>
        </w:rPr>
        <w:t>. Bandung: Pena, 2016.</w:t>
      </w:r>
    </w:p>
    <w:p w:rsidR="00F86913"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Khadijah Ummul Mu’minin Nazharat Fi Isyraqi Fajri Islam</w:t>
      </w:r>
      <w:r w:rsidRPr="00A661C8">
        <w:rPr>
          <w:rFonts w:ascii="Times New Roman" w:hAnsi="Times New Roman" w:cs="Times New Roman"/>
          <w:noProof/>
          <w:sz w:val="24"/>
          <w:szCs w:val="24"/>
        </w:rPr>
        <w:t>. Jakarta: Pena Pundi Aksara, 2007.</w:t>
      </w:r>
    </w:p>
    <w:p w:rsidR="00F86913" w:rsidRPr="00210C14"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Kamus Bahasa Arab</w:t>
      </w:r>
      <w:r w:rsidRPr="00A661C8">
        <w:rPr>
          <w:rFonts w:ascii="Times New Roman" w:hAnsi="Times New Roman" w:cs="Times New Roman"/>
          <w:noProof/>
          <w:sz w:val="24"/>
          <w:szCs w:val="24"/>
        </w:rPr>
        <w:t>. Jakarta: PT. Mahmud Yunus Wadzurriyyah, 1989.</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Lexy j, moleong. </w:t>
      </w:r>
      <w:r w:rsidRPr="00A661C8">
        <w:rPr>
          <w:rFonts w:ascii="Times New Roman" w:hAnsi="Times New Roman" w:cs="Times New Roman"/>
          <w:i/>
          <w:iCs/>
          <w:noProof/>
          <w:sz w:val="24"/>
          <w:szCs w:val="24"/>
        </w:rPr>
        <w:t>Metode Penelitian Kualitatif</w:t>
      </w:r>
      <w:r w:rsidRPr="00A661C8">
        <w:rPr>
          <w:rFonts w:ascii="Times New Roman" w:hAnsi="Times New Roman" w:cs="Times New Roman"/>
          <w:noProof/>
          <w:sz w:val="24"/>
          <w:szCs w:val="24"/>
        </w:rPr>
        <w:t>. Bandung: PT. Remaja Rosdakarya, 2014.</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 Arifin Hakim. </w:t>
      </w:r>
      <w:r w:rsidRPr="00A661C8">
        <w:rPr>
          <w:rFonts w:ascii="Times New Roman" w:hAnsi="Times New Roman" w:cs="Times New Roman"/>
          <w:i/>
          <w:iCs/>
          <w:noProof/>
          <w:sz w:val="24"/>
          <w:szCs w:val="24"/>
        </w:rPr>
        <w:t>Ilmu Budaya Dasar</w:t>
      </w:r>
      <w:r w:rsidRPr="00A661C8">
        <w:rPr>
          <w:rFonts w:ascii="Times New Roman" w:hAnsi="Times New Roman" w:cs="Times New Roman"/>
          <w:noProof/>
          <w:sz w:val="24"/>
          <w:szCs w:val="24"/>
        </w:rPr>
        <w:t>. Bandung: Pustaka Satya, 2008.</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 Mahbubi. </w:t>
      </w:r>
      <w:r w:rsidRPr="00A661C8">
        <w:rPr>
          <w:rFonts w:ascii="Times New Roman" w:hAnsi="Times New Roman" w:cs="Times New Roman"/>
          <w:i/>
          <w:iCs/>
          <w:noProof/>
          <w:sz w:val="24"/>
          <w:szCs w:val="24"/>
        </w:rPr>
        <w:t>Pendidikan Karakter Implementasi Aswaja sebagai Nilai Pendidikan Karakter</w:t>
      </w:r>
      <w:r w:rsidRPr="00A661C8">
        <w:rPr>
          <w:rFonts w:ascii="Times New Roman" w:hAnsi="Times New Roman" w:cs="Times New Roman"/>
          <w:noProof/>
          <w:sz w:val="24"/>
          <w:szCs w:val="24"/>
        </w:rPr>
        <w:t>. Yogyakarta: Pustaka Ilmu Yogyakarta, 2012.</w:t>
      </w:r>
    </w:p>
    <w:p w:rsidR="00F86913" w:rsidRPr="002625D5"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auqi al Islam. “Al Maghrib Jz 3.” </w:t>
      </w:r>
      <w:r w:rsidRPr="00A661C8">
        <w:rPr>
          <w:rFonts w:ascii="Times New Roman" w:hAnsi="Times New Roman" w:cs="Times New Roman"/>
          <w:i/>
          <w:iCs/>
          <w:noProof/>
          <w:sz w:val="24"/>
          <w:szCs w:val="24"/>
        </w:rPr>
        <w:t>http://www.al-islam.com</w:t>
      </w:r>
      <w:r w:rsidRPr="00A661C8">
        <w:rPr>
          <w:rFonts w:ascii="Times New Roman" w:hAnsi="Times New Roman" w:cs="Times New Roman"/>
          <w:noProof/>
          <w:sz w:val="24"/>
          <w:szCs w:val="24"/>
        </w:rPr>
        <w:t>, n.d.</w:t>
      </w:r>
    </w:p>
    <w:p w:rsidR="00F86913" w:rsidRPr="002625D5"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ardeli, "Problematika Antara Politik Pendidikan Dengan Perubahan Sosial dan Upaya Solusinya."</w:t>
      </w:r>
      <w:r w:rsidRPr="002625D5">
        <w:rPr>
          <w:rFonts w:ascii="Times New Roman" w:hAnsi="Times New Roman" w:cs="Times New Roman"/>
          <w:i/>
          <w:iCs/>
          <w:noProof/>
          <w:sz w:val="24"/>
          <w:szCs w:val="24"/>
        </w:rPr>
        <w:t>Jurnal Pendidikan Agama Islam 1</w:t>
      </w:r>
      <w:r>
        <w:rPr>
          <w:rFonts w:ascii="Times New Roman" w:hAnsi="Times New Roman" w:cs="Times New Roman"/>
          <w:noProof/>
          <w:sz w:val="24"/>
          <w:szCs w:val="24"/>
        </w:rPr>
        <w:t>, no. 2 (2015).</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oh. Raqib. </w:t>
      </w:r>
      <w:r w:rsidRPr="00A661C8">
        <w:rPr>
          <w:rFonts w:ascii="Times New Roman" w:hAnsi="Times New Roman" w:cs="Times New Roman"/>
          <w:i/>
          <w:iCs/>
          <w:noProof/>
          <w:sz w:val="24"/>
          <w:szCs w:val="24"/>
        </w:rPr>
        <w:t>Ilmu Pendidikan Islam: Pendidikan Pengembangan Integratif di Sekolah, Keluarga, dan Masyarakat</w:t>
      </w:r>
      <w:r w:rsidRPr="00A661C8">
        <w:rPr>
          <w:rFonts w:ascii="Times New Roman" w:hAnsi="Times New Roman" w:cs="Times New Roman"/>
          <w:noProof/>
          <w:sz w:val="24"/>
          <w:szCs w:val="24"/>
        </w:rPr>
        <w:t>. Yogyakarta: Lkis, 2009.</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uchlas Samami, Hariyanto. </w:t>
      </w:r>
      <w:r w:rsidRPr="00A661C8">
        <w:rPr>
          <w:rFonts w:ascii="Times New Roman" w:hAnsi="Times New Roman" w:cs="Times New Roman"/>
          <w:i/>
          <w:iCs/>
          <w:noProof/>
          <w:sz w:val="24"/>
          <w:szCs w:val="24"/>
        </w:rPr>
        <w:t>Konsep dan Model Pendidikan Karakter</w:t>
      </w:r>
      <w:r w:rsidRPr="00A661C8">
        <w:rPr>
          <w:rFonts w:ascii="Times New Roman" w:hAnsi="Times New Roman" w:cs="Times New Roman"/>
          <w:noProof/>
          <w:sz w:val="24"/>
          <w:szCs w:val="24"/>
        </w:rPr>
        <w:t>. Bandung: PT REMAJA ROSDAKARY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uhammad Alim. </w:t>
      </w:r>
      <w:r w:rsidRPr="00A661C8">
        <w:rPr>
          <w:rFonts w:ascii="Times New Roman" w:hAnsi="Times New Roman" w:cs="Times New Roman"/>
          <w:i/>
          <w:iCs/>
          <w:noProof/>
          <w:sz w:val="24"/>
          <w:szCs w:val="24"/>
        </w:rPr>
        <w:t>Pendidikan Agama Islam</w:t>
      </w:r>
      <w:r w:rsidRPr="00A661C8">
        <w:rPr>
          <w:rFonts w:ascii="Times New Roman" w:hAnsi="Times New Roman" w:cs="Times New Roman"/>
          <w:noProof/>
          <w:sz w:val="24"/>
          <w:szCs w:val="24"/>
        </w:rPr>
        <w:t>. Bandung: Remaja Rosdakarya, 2011.</w:t>
      </w:r>
    </w:p>
    <w:p w:rsidR="00F86913" w:rsidRPr="002625D5"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uhammad Fadlillah, Lilif Mualifatul Khorida. </w:t>
      </w:r>
      <w:r w:rsidRPr="00A661C8">
        <w:rPr>
          <w:rFonts w:ascii="Times New Roman" w:hAnsi="Times New Roman" w:cs="Times New Roman"/>
          <w:i/>
          <w:iCs/>
          <w:noProof/>
          <w:sz w:val="24"/>
          <w:szCs w:val="24"/>
        </w:rPr>
        <w:t>Pendidikan Karakter Anak Usia Dini</w:t>
      </w:r>
      <w:r w:rsidRPr="00A661C8">
        <w:rPr>
          <w:rFonts w:ascii="Times New Roman" w:hAnsi="Times New Roman" w:cs="Times New Roman"/>
          <w:noProof/>
          <w:sz w:val="24"/>
          <w:szCs w:val="24"/>
        </w:rPr>
        <w:t>. Y</w:t>
      </w:r>
      <w:r>
        <w:rPr>
          <w:rFonts w:ascii="Times New Roman" w:hAnsi="Times New Roman" w:cs="Times New Roman"/>
          <w:noProof/>
          <w:sz w:val="24"/>
          <w:szCs w:val="24"/>
        </w:rPr>
        <w:t>ogyakarta: Ar-Ruzz Media, 2013.</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uhammad Fathurrohman. </w:t>
      </w:r>
      <w:r w:rsidRPr="00A661C8">
        <w:rPr>
          <w:rFonts w:ascii="Times New Roman" w:hAnsi="Times New Roman" w:cs="Times New Roman"/>
          <w:i/>
          <w:iCs/>
          <w:noProof/>
          <w:sz w:val="24"/>
          <w:szCs w:val="24"/>
        </w:rPr>
        <w:t>Budaya Religius Dalam Peningkatan Mutu Pendidikan</w:t>
      </w:r>
      <w:r w:rsidRPr="00A661C8">
        <w:rPr>
          <w:rFonts w:ascii="Times New Roman" w:hAnsi="Times New Roman" w:cs="Times New Roman"/>
          <w:noProof/>
          <w:sz w:val="24"/>
          <w:szCs w:val="24"/>
        </w:rPr>
        <w:t>. Yogyakarta: Kali Media, 2015.</w:t>
      </w:r>
    </w:p>
    <w:p w:rsidR="00F86913"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Muhammad Yunus. </w:t>
      </w:r>
      <w:r w:rsidRPr="00A661C8">
        <w:rPr>
          <w:rFonts w:ascii="Times New Roman" w:hAnsi="Times New Roman" w:cs="Times New Roman"/>
          <w:i/>
          <w:iCs/>
          <w:noProof/>
          <w:sz w:val="24"/>
          <w:szCs w:val="24"/>
        </w:rPr>
        <w:t>Kamus Arab Indonesia</w:t>
      </w:r>
      <w:r w:rsidRPr="00A661C8">
        <w:rPr>
          <w:rFonts w:ascii="Times New Roman" w:hAnsi="Times New Roman" w:cs="Times New Roman"/>
          <w:noProof/>
          <w:sz w:val="24"/>
          <w:szCs w:val="24"/>
        </w:rPr>
        <w:t>. Jakarta: Mahmud Yunus Wadzzuriyah, 1089.</w:t>
      </w:r>
    </w:p>
    <w:p w:rsidR="00F86913" w:rsidRPr="00D92094"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Metode Penelitian Pendidikan Pendekatan Kuantitatif,Kualitataif dan R&amp;D</w:t>
      </w:r>
      <w:r w:rsidRPr="00A661C8">
        <w:rPr>
          <w:rFonts w:ascii="Times New Roman" w:hAnsi="Times New Roman" w:cs="Times New Roman"/>
          <w:noProof/>
          <w:sz w:val="24"/>
          <w:szCs w:val="24"/>
        </w:rPr>
        <w:t>. Bandung: Alfabeta, 2015.</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Ngainum Naim. </w:t>
      </w:r>
      <w:r w:rsidRPr="00A661C8">
        <w:rPr>
          <w:rFonts w:ascii="Times New Roman" w:hAnsi="Times New Roman" w:cs="Times New Roman"/>
          <w:i/>
          <w:iCs/>
          <w:noProof/>
          <w:sz w:val="24"/>
          <w:szCs w:val="24"/>
        </w:rPr>
        <w:t>Character Building: Optimalisasi Peran Pendidikan dalam Pengembangan Ilmu dan Pembentukan Karakter Bangsa</w:t>
      </w:r>
      <w:r w:rsidRPr="00A661C8">
        <w:rPr>
          <w:rFonts w:ascii="Times New Roman" w:hAnsi="Times New Roman" w:cs="Times New Roman"/>
          <w:noProof/>
          <w:sz w:val="24"/>
          <w:szCs w:val="24"/>
        </w:rPr>
        <w:t>. Jgjakarta: AR-RUZZ MEDIA, 2012.</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Nurul Zuriah. </w:t>
      </w:r>
      <w:r w:rsidRPr="00A661C8">
        <w:rPr>
          <w:rFonts w:ascii="Times New Roman" w:hAnsi="Times New Roman" w:cs="Times New Roman"/>
          <w:i/>
          <w:iCs/>
          <w:noProof/>
          <w:sz w:val="24"/>
          <w:szCs w:val="24"/>
        </w:rPr>
        <w:t>Pendidikan Moral dan Budi Pekerti dalam Perspektif Perubahan</w:t>
      </w:r>
      <w:r w:rsidRPr="00A661C8">
        <w:rPr>
          <w:rFonts w:ascii="Times New Roman" w:hAnsi="Times New Roman" w:cs="Times New Roman"/>
          <w:noProof/>
          <w:sz w:val="24"/>
          <w:szCs w:val="24"/>
        </w:rPr>
        <w:t>. Jakarta: PT. Bumi Aksara, 2011.</w:t>
      </w:r>
    </w:p>
    <w:p w:rsidR="00F86913"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P. Joko Subagio. </w:t>
      </w:r>
      <w:r w:rsidRPr="00A661C8">
        <w:rPr>
          <w:rFonts w:ascii="Times New Roman" w:hAnsi="Times New Roman" w:cs="Times New Roman"/>
          <w:i/>
          <w:iCs/>
          <w:noProof/>
          <w:sz w:val="24"/>
          <w:szCs w:val="24"/>
        </w:rPr>
        <w:t>Metode Penelitian Dalam Teori dan Praktek</w:t>
      </w:r>
      <w:r w:rsidRPr="00A661C8">
        <w:rPr>
          <w:rFonts w:ascii="Times New Roman" w:hAnsi="Times New Roman" w:cs="Times New Roman"/>
          <w:noProof/>
          <w:sz w:val="24"/>
          <w:szCs w:val="24"/>
        </w:rPr>
        <w:t>. Jakarta: Rineka Cipta, 1991.</w:t>
      </w:r>
    </w:p>
    <w:p w:rsidR="00F86913" w:rsidRPr="00210C14"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Pembentukan Kepribadian Anak Peran Moral Intelektual, Emosional dan Sosial sebagai Wujud Integrasitas membangunJati Diri</w:t>
      </w:r>
      <w:r w:rsidRPr="00A661C8">
        <w:rPr>
          <w:rFonts w:ascii="Times New Roman" w:hAnsi="Times New Roman" w:cs="Times New Roman"/>
          <w:noProof/>
          <w:sz w:val="24"/>
          <w:szCs w:val="24"/>
        </w:rPr>
        <w:t>. Jakarta: PT. Bumi Aksara, 2008.</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Pendidikan Karakter Perspektif Islam</w:t>
      </w:r>
      <w:r w:rsidRPr="00A661C8">
        <w:rPr>
          <w:rFonts w:ascii="Times New Roman" w:hAnsi="Times New Roman" w:cs="Times New Roman"/>
          <w:noProof/>
          <w:sz w:val="24"/>
          <w:szCs w:val="24"/>
        </w:rPr>
        <w:t>. Bandung: Remaja Rosdakary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Pendidikan Moral dan Budi Pekerti dalam Perspektif Perubahan</w:t>
      </w:r>
      <w:r w:rsidRPr="00A661C8">
        <w:rPr>
          <w:rFonts w:ascii="Times New Roman" w:hAnsi="Times New Roman" w:cs="Times New Roman"/>
          <w:noProof/>
          <w:sz w:val="24"/>
          <w:szCs w:val="24"/>
        </w:rPr>
        <w:t>, 2011.</w:t>
      </w:r>
    </w:p>
    <w:p w:rsidR="00F86913" w:rsidRPr="00210C14"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Pendidikan Moral dan Budi Pekerti Dalam Perspektif Perubahan</w:t>
      </w:r>
      <w:r w:rsidRPr="00A661C8">
        <w:rPr>
          <w:rFonts w:ascii="Times New Roman" w:hAnsi="Times New Roman" w:cs="Times New Roman"/>
          <w:noProof/>
          <w:sz w:val="24"/>
          <w:szCs w:val="24"/>
        </w:rPr>
        <w:t>. Bandung: Remaja Rosdakary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Ramayulis. </w:t>
      </w:r>
      <w:r w:rsidRPr="00A661C8">
        <w:rPr>
          <w:rFonts w:ascii="Times New Roman" w:hAnsi="Times New Roman" w:cs="Times New Roman"/>
          <w:i/>
          <w:iCs/>
          <w:noProof/>
          <w:sz w:val="24"/>
          <w:szCs w:val="24"/>
        </w:rPr>
        <w:t>Dasar-Dasar Kependidikan Suatu Pengantar Ilmu Pendidikan</w:t>
      </w:r>
      <w:r w:rsidRPr="00A661C8">
        <w:rPr>
          <w:rFonts w:ascii="Times New Roman" w:hAnsi="Times New Roman" w:cs="Times New Roman"/>
          <w:noProof/>
          <w:sz w:val="24"/>
          <w:szCs w:val="24"/>
        </w:rPr>
        <w:t>. Jakarta: Kalam Mulia, 2015.</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Ratna Megawangi. </w:t>
      </w:r>
      <w:r w:rsidRPr="00A661C8">
        <w:rPr>
          <w:rFonts w:ascii="Times New Roman" w:hAnsi="Times New Roman" w:cs="Times New Roman"/>
          <w:i/>
          <w:iCs/>
          <w:noProof/>
          <w:sz w:val="24"/>
          <w:szCs w:val="24"/>
        </w:rPr>
        <w:t>Pendidikan Karakter Solusi Yang Tepat Untuk Membangun Bangsa</w:t>
      </w:r>
      <w:r w:rsidRPr="00A661C8">
        <w:rPr>
          <w:rFonts w:ascii="Times New Roman" w:hAnsi="Times New Roman" w:cs="Times New Roman"/>
          <w:noProof/>
          <w:sz w:val="24"/>
          <w:szCs w:val="24"/>
        </w:rPr>
        <w:t>. Jakarta: BP. Migas, 2004.</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Ridhahani. </w:t>
      </w:r>
      <w:r w:rsidRPr="00A661C8">
        <w:rPr>
          <w:rFonts w:ascii="Times New Roman" w:hAnsi="Times New Roman" w:cs="Times New Roman"/>
          <w:i/>
          <w:iCs/>
          <w:noProof/>
          <w:sz w:val="24"/>
          <w:szCs w:val="24"/>
        </w:rPr>
        <w:t>Pengembangan Nilai-nilai Karakter Berbasis Al-Qur’an</w:t>
      </w:r>
      <w:r w:rsidRPr="00A661C8">
        <w:rPr>
          <w:rFonts w:ascii="Times New Roman" w:hAnsi="Times New Roman" w:cs="Times New Roman"/>
          <w:noProof/>
          <w:sz w:val="24"/>
          <w:szCs w:val="24"/>
        </w:rPr>
        <w:t>. Banjarmasin: IAIN ANTAR SARI PRESS, 2016.</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Rohmat Mulyana. </w:t>
      </w:r>
      <w:r w:rsidRPr="00A661C8">
        <w:rPr>
          <w:rFonts w:ascii="Times New Roman" w:hAnsi="Times New Roman" w:cs="Times New Roman"/>
          <w:i/>
          <w:iCs/>
          <w:noProof/>
          <w:sz w:val="24"/>
          <w:szCs w:val="24"/>
        </w:rPr>
        <w:t>Mengartikulasikan Pendidikan Nilai</w:t>
      </w:r>
      <w:r w:rsidRPr="00A661C8">
        <w:rPr>
          <w:rFonts w:ascii="Times New Roman" w:hAnsi="Times New Roman" w:cs="Times New Roman"/>
          <w:noProof/>
          <w:sz w:val="24"/>
          <w:szCs w:val="24"/>
        </w:rPr>
        <w:t>. Bandung: Alfabeta, 201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Rosihon Anwar. </w:t>
      </w:r>
      <w:r w:rsidRPr="00A661C8">
        <w:rPr>
          <w:rFonts w:ascii="Times New Roman" w:hAnsi="Times New Roman" w:cs="Times New Roman"/>
          <w:i/>
          <w:iCs/>
          <w:noProof/>
          <w:sz w:val="24"/>
          <w:szCs w:val="24"/>
        </w:rPr>
        <w:t>Akidah Akhlak</w:t>
      </w:r>
      <w:r w:rsidRPr="00A661C8">
        <w:rPr>
          <w:rFonts w:ascii="Times New Roman" w:hAnsi="Times New Roman" w:cs="Times New Roman"/>
          <w:noProof/>
          <w:sz w:val="24"/>
          <w:szCs w:val="24"/>
        </w:rPr>
        <w:t>. Bandung: CV. Pustaka Setia, 2008.</w:t>
      </w:r>
    </w:p>
    <w:p w:rsidR="00F86913"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Ruwiah. “Wanita dan Kepemimpinan Dalam Pendidikan Islam Di Era Kehidupan Modern.” </w:t>
      </w:r>
      <w:r w:rsidRPr="00A661C8">
        <w:rPr>
          <w:rFonts w:ascii="Times New Roman" w:hAnsi="Times New Roman" w:cs="Times New Roman"/>
          <w:i/>
          <w:iCs/>
          <w:noProof/>
          <w:sz w:val="24"/>
          <w:szCs w:val="24"/>
        </w:rPr>
        <w:t>Jurnal Pendidikan Manajemen Pendidikan Islam</w:t>
      </w:r>
      <w:r w:rsidRPr="00A661C8">
        <w:rPr>
          <w:rFonts w:ascii="Times New Roman" w:hAnsi="Times New Roman" w:cs="Times New Roman"/>
          <w:noProof/>
          <w:sz w:val="24"/>
          <w:szCs w:val="24"/>
        </w:rPr>
        <w:t xml:space="preserve"> vol.5, no. No.2 (2017).</w:t>
      </w:r>
    </w:p>
    <w:p w:rsidR="00F86913" w:rsidRPr="00210C14"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 </w:t>
      </w:r>
      <w:r w:rsidRPr="00A661C8">
        <w:rPr>
          <w:rFonts w:ascii="Times New Roman" w:hAnsi="Times New Roman" w:cs="Times New Roman"/>
          <w:i/>
          <w:iCs/>
          <w:noProof/>
          <w:sz w:val="24"/>
          <w:szCs w:val="24"/>
        </w:rPr>
        <w:t>Religiusitas Perguruan Tinggi</w:t>
      </w:r>
      <w:r w:rsidRPr="00A661C8">
        <w:rPr>
          <w:rFonts w:ascii="Times New Roman" w:hAnsi="Times New Roman" w:cs="Times New Roman"/>
          <w:noProof/>
          <w:sz w:val="24"/>
          <w:szCs w:val="24"/>
        </w:rPr>
        <w:t>. Malang: UIN-Maliki Press, 2012.</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halah al-Khalidi. </w:t>
      </w:r>
      <w:r w:rsidRPr="00A661C8">
        <w:rPr>
          <w:rFonts w:ascii="Times New Roman" w:hAnsi="Times New Roman" w:cs="Times New Roman"/>
          <w:i/>
          <w:iCs/>
          <w:noProof/>
          <w:sz w:val="24"/>
          <w:szCs w:val="24"/>
        </w:rPr>
        <w:t>Kisah-kisah Al-Qur’an, Pelajaran dari Orang-orang Dahulu</w:t>
      </w:r>
      <w:r w:rsidRPr="00A661C8">
        <w:rPr>
          <w:rFonts w:ascii="Times New Roman" w:hAnsi="Times New Roman" w:cs="Times New Roman"/>
          <w:noProof/>
          <w:sz w:val="24"/>
          <w:szCs w:val="24"/>
        </w:rPr>
        <w:t>. Jakarta: Gema Insani Press, 1999.</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iswantoro. </w:t>
      </w:r>
      <w:r w:rsidRPr="00A661C8">
        <w:rPr>
          <w:rFonts w:ascii="Times New Roman" w:hAnsi="Times New Roman" w:cs="Times New Roman"/>
          <w:i/>
          <w:iCs/>
          <w:noProof/>
          <w:sz w:val="24"/>
          <w:szCs w:val="24"/>
        </w:rPr>
        <w:t>Metode Penelitian Sastra</w:t>
      </w:r>
      <w:r w:rsidRPr="00A661C8">
        <w:rPr>
          <w:rFonts w:ascii="Times New Roman" w:hAnsi="Times New Roman" w:cs="Times New Roman"/>
          <w:noProof/>
          <w:sz w:val="24"/>
          <w:szCs w:val="24"/>
        </w:rPr>
        <w:t>. Yogyakarta: Pustaka Belajar, 2010.</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jarkawi. </w:t>
      </w:r>
      <w:r w:rsidRPr="00A661C8">
        <w:rPr>
          <w:rFonts w:ascii="Times New Roman" w:hAnsi="Times New Roman" w:cs="Times New Roman"/>
          <w:i/>
          <w:iCs/>
          <w:noProof/>
          <w:sz w:val="24"/>
          <w:szCs w:val="24"/>
        </w:rPr>
        <w:t>Pembentukan Kepribadian Anak</w:t>
      </w:r>
      <w:r w:rsidRPr="00A661C8">
        <w:rPr>
          <w:rFonts w:ascii="Times New Roman" w:hAnsi="Times New Roman" w:cs="Times New Roman"/>
          <w:noProof/>
          <w:sz w:val="24"/>
          <w:szCs w:val="24"/>
        </w:rPr>
        <w:t>. Jakarta: Bumi Aksara, 2008.</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ri Rahayu. </w:t>
      </w:r>
      <w:r w:rsidRPr="00A661C8">
        <w:rPr>
          <w:rFonts w:ascii="Times New Roman" w:hAnsi="Times New Roman" w:cs="Times New Roman"/>
          <w:i/>
          <w:iCs/>
          <w:noProof/>
          <w:sz w:val="24"/>
          <w:szCs w:val="24"/>
        </w:rPr>
        <w:t>Nilai-nilai Pendidikan Akhlak Yang Terkandung Dalam Novel Bumi Cinta Karya Habibirrahman El-Shirazy</w:t>
      </w:r>
      <w:r w:rsidRPr="00A661C8">
        <w:rPr>
          <w:rFonts w:ascii="Times New Roman" w:hAnsi="Times New Roman" w:cs="Times New Roman"/>
          <w:noProof/>
          <w:sz w:val="24"/>
          <w:szCs w:val="24"/>
        </w:rPr>
        <w:t>. Lampung: UIN Raden Intan, 2017.</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ri Suhandjati. </w:t>
      </w:r>
      <w:r w:rsidRPr="00A661C8">
        <w:rPr>
          <w:rFonts w:ascii="Times New Roman" w:hAnsi="Times New Roman" w:cs="Times New Roman"/>
          <w:i/>
          <w:iCs/>
          <w:noProof/>
          <w:sz w:val="24"/>
          <w:szCs w:val="24"/>
        </w:rPr>
        <w:t>Pemahaman Islam Dan Tantangan Keadilan Jender</w:t>
      </w:r>
      <w:r w:rsidRPr="00A661C8">
        <w:rPr>
          <w:rFonts w:ascii="Times New Roman" w:hAnsi="Times New Roman" w:cs="Times New Roman"/>
          <w:noProof/>
          <w:sz w:val="24"/>
          <w:szCs w:val="24"/>
        </w:rPr>
        <w:t>. Yogyakarta: Gama Media, 2002.</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ugiyono. </w:t>
      </w:r>
      <w:r w:rsidRPr="00A661C8">
        <w:rPr>
          <w:rFonts w:ascii="Times New Roman" w:hAnsi="Times New Roman" w:cs="Times New Roman"/>
          <w:i/>
          <w:iCs/>
          <w:noProof/>
          <w:sz w:val="24"/>
          <w:szCs w:val="24"/>
        </w:rPr>
        <w:t>Metode Penelitian Pendidikan</w:t>
      </w:r>
      <w:r w:rsidRPr="00A661C8">
        <w:rPr>
          <w:rFonts w:ascii="Times New Roman" w:hAnsi="Times New Roman" w:cs="Times New Roman"/>
          <w:noProof/>
          <w:sz w:val="24"/>
          <w:szCs w:val="24"/>
        </w:rPr>
        <w:t>. Bandung: Alfabeta, 2016.</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urjawa. </w:t>
      </w:r>
      <w:r w:rsidRPr="00A661C8">
        <w:rPr>
          <w:rFonts w:ascii="Times New Roman" w:hAnsi="Times New Roman" w:cs="Times New Roman"/>
          <w:i/>
          <w:iCs/>
          <w:noProof/>
          <w:sz w:val="24"/>
          <w:szCs w:val="24"/>
        </w:rPr>
        <w:t>Ilmu Sosial dan Budaya Dasar</w:t>
      </w:r>
      <w:r w:rsidRPr="00A661C8">
        <w:rPr>
          <w:rFonts w:ascii="Times New Roman" w:hAnsi="Times New Roman" w:cs="Times New Roman"/>
          <w:noProof/>
          <w:sz w:val="24"/>
          <w:szCs w:val="24"/>
        </w:rPr>
        <w:t>. Yogyakarta: Pustaka Belajar, 2010.</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yaikh Shafiyyur-Rahman Al-Mubarakfury, Al Rahiqul Makhtum. </w:t>
      </w:r>
      <w:r w:rsidRPr="00A661C8">
        <w:rPr>
          <w:rFonts w:ascii="Times New Roman" w:hAnsi="Times New Roman" w:cs="Times New Roman"/>
          <w:i/>
          <w:iCs/>
          <w:noProof/>
          <w:sz w:val="24"/>
          <w:szCs w:val="24"/>
        </w:rPr>
        <w:t>Bahtsun Fi Al Sirah Al Nabawi ’ala Shibina Afdhali al-Salati Wal al-Salam</w:t>
      </w:r>
      <w:r w:rsidRPr="00A661C8">
        <w:rPr>
          <w:rFonts w:ascii="Times New Roman" w:hAnsi="Times New Roman" w:cs="Times New Roman"/>
          <w:noProof/>
          <w:sz w:val="24"/>
          <w:szCs w:val="24"/>
        </w:rPr>
        <w:t>. Darul Salam, 1993.</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Syarnubi. “Profesionalisme Guru Pendidikan Agama Islam dalam Membentuk Religiulitas Siswa Kelas IV Di SDN Pengarayan.” </w:t>
      </w:r>
      <w:r w:rsidRPr="00A661C8">
        <w:rPr>
          <w:rFonts w:ascii="Times New Roman" w:hAnsi="Times New Roman" w:cs="Times New Roman"/>
          <w:i/>
          <w:iCs/>
          <w:noProof/>
          <w:sz w:val="24"/>
          <w:szCs w:val="24"/>
        </w:rPr>
        <w:t>Jurnal Pendidikan Agama Islam</w:t>
      </w:r>
      <w:r w:rsidRPr="00A661C8">
        <w:rPr>
          <w:rFonts w:ascii="Times New Roman" w:hAnsi="Times New Roman" w:cs="Times New Roman"/>
          <w:noProof/>
          <w:sz w:val="24"/>
          <w:szCs w:val="24"/>
        </w:rPr>
        <w:t xml:space="preserve"> 5, no. 2 (2019).</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Wintaro. </w:t>
      </w:r>
      <w:r w:rsidRPr="00A661C8">
        <w:rPr>
          <w:rFonts w:ascii="Times New Roman" w:hAnsi="Times New Roman" w:cs="Times New Roman"/>
          <w:i/>
          <w:iCs/>
          <w:noProof/>
          <w:sz w:val="24"/>
          <w:szCs w:val="24"/>
        </w:rPr>
        <w:t>Penelitian Ilmiah</w:t>
      </w:r>
      <w:r w:rsidRPr="00A661C8">
        <w:rPr>
          <w:rFonts w:ascii="Times New Roman" w:hAnsi="Times New Roman" w:cs="Times New Roman"/>
          <w:noProof/>
          <w:sz w:val="24"/>
          <w:szCs w:val="24"/>
        </w:rPr>
        <w:t>. Bandung: Tasito, 1991.</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61C8">
        <w:rPr>
          <w:rFonts w:ascii="Times New Roman" w:hAnsi="Times New Roman" w:cs="Times New Roman"/>
          <w:noProof/>
          <w:sz w:val="24"/>
          <w:szCs w:val="24"/>
        </w:rPr>
        <w:t xml:space="preserve">Yadi Purwanto. </w:t>
      </w:r>
      <w:r w:rsidRPr="00A661C8">
        <w:rPr>
          <w:rFonts w:ascii="Times New Roman" w:hAnsi="Times New Roman" w:cs="Times New Roman"/>
          <w:i/>
          <w:iCs/>
          <w:noProof/>
          <w:sz w:val="24"/>
          <w:szCs w:val="24"/>
        </w:rPr>
        <w:t>Psikologi Kepribadian Integritas Nafsiyah dan Aqliyah Perspektif Psikologi Islam</w:t>
      </w:r>
      <w:r w:rsidRPr="00A661C8">
        <w:rPr>
          <w:rFonts w:ascii="Times New Roman" w:hAnsi="Times New Roman" w:cs="Times New Roman"/>
          <w:noProof/>
          <w:sz w:val="24"/>
          <w:szCs w:val="24"/>
        </w:rPr>
        <w:t>. Bandung: Reflika Aditama, 2007.</w:t>
      </w:r>
    </w:p>
    <w:p w:rsidR="00F86913" w:rsidRPr="00A661C8" w:rsidRDefault="00F86913" w:rsidP="00F86913">
      <w:pPr>
        <w:widowControl w:val="0"/>
        <w:autoSpaceDE w:val="0"/>
        <w:autoSpaceDN w:val="0"/>
        <w:adjustRightInd w:val="0"/>
        <w:spacing w:line="240" w:lineRule="auto"/>
        <w:ind w:left="480" w:hanging="480"/>
        <w:jc w:val="both"/>
        <w:rPr>
          <w:rFonts w:ascii="Times New Roman" w:hAnsi="Times New Roman" w:cs="Times New Roman"/>
          <w:noProof/>
          <w:sz w:val="24"/>
        </w:rPr>
      </w:pPr>
      <w:r w:rsidRPr="00A661C8">
        <w:rPr>
          <w:rFonts w:ascii="Times New Roman" w:hAnsi="Times New Roman" w:cs="Times New Roman"/>
          <w:noProof/>
          <w:sz w:val="24"/>
          <w:szCs w:val="24"/>
        </w:rPr>
        <w:t xml:space="preserve">Yusran Asmuni. </w:t>
      </w:r>
      <w:r w:rsidRPr="00A661C8">
        <w:rPr>
          <w:rFonts w:ascii="Times New Roman" w:hAnsi="Times New Roman" w:cs="Times New Roman"/>
          <w:i/>
          <w:iCs/>
          <w:noProof/>
          <w:sz w:val="24"/>
          <w:szCs w:val="24"/>
        </w:rPr>
        <w:t>Dirasah Islamiah</w:t>
      </w:r>
      <w:r w:rsidRPr="00A661C8">
        <w:rPr>
          <w:rFonts w:ascii="Times New Roman" w:hAnsi="Times New Roman" w:cs="Times New Roman"/>
          <w:noProof/>
          <w:sz w:val="24"/>
          <w:szCs w:val="24"/>
        </w:rPr>
        <w:t>. Jakarta: Raja Grafindo Persada, 1997.</w:t>
      </w:r>
    </w:p>
    <w:p w:rsidR="00EC33B5" w:rsidRDefault="00F86913" w:rsidP="00BF2B79">
      <w:pPr>
        <w:widowControl w:val="0"/>
        <w:autoSpaceDE w:val="0"/>
        <w:autoSpaceDN w:val="0"/>
        <w:adjustRightInd w:val="0"/>
        <w:spacing w:before="20" w:after="20" w:line="240" w:lineRule="auto"/>
        <w:jc w:val="center"/>
        <w:rPr>
          <w:rFonts w:asciiTheme="majorBidi" w:hAnsiTheme="majorBidi" w:cstheme="majorBidi"/>
          <w:sz w:val="24"/>
          <w:szCs w:val="24"/>
        </w:rPr>
      </w:pPr>
      <w:r>
        <w:rPr>
          <w:rFonts w:ascii="Times New Roman" w:eastAsia="Times New Roman" w:hAnsi="Times New Roman" w:cs="Times New Roman"/>
          <w:color w:val="000000" w:themeColor="text1"/>
          <w:sz w:val="24"/>
          <w:szCs w:val="24"/>
          <w:bdr w:val="none" w:sz="0" w:space="0" w:color="auto" w:frame="1"/>
        </w:rPr>
        <w:fldChar w:fldCharType="end"/>
      </w:r>
      <w:r w:rsidR="00BF2B79">
        <w:rPr>
          <w:rFonts w:asciiTheme="majorBidi" w:hAnsiTheme="majorBidi" w:cstheme="majorBidi"/>
          <w:sz w:val="24"/>
          <w:szCs w:val="24"/>
        </w:rPr>
        <w:t xml:space="preserve"> </w:t>
      </w:r>
    </w:p>
    <w:p w:rsidR="005E70DF" w:rsidRPr="00FE6632" w:rsidRDefault="005E70DF" w:rsidP="005E70DF">
      <w:pPr>
        <w:widowControl w:val="0"/>
        <w:autoSpaceDE w:val="0"/>
        <w:autoSpaceDN w:val="0"/>
        <w:adjustRightInd w:val="0"/>
        <w:spacing w:line="480" w:lineRule="auto"/>
        <w:rPr>
          <w:rFonts w:asciiTheme="majorBidi" w:hAnsiTheme="majorBidi" w:cstheme="majorBidi"/>
          <w:b/>
          <w:bCs/>
          <w:sz w:val="24"/>
          <w:szCs w:val="24"/>
        </w:rPr>
      </w:pPr>
    </w:p>
    <w:sectPr w:rsidR="005E70DF" w:rsidRPr="00FE6632" w:rsidSect="005E70DF">
      <w:headerReference w:type="default" r:id="rId8"/>
      <w:footerReference w:type="default" r:id="rId9"/>
      <w:footnotePr>
        <w:pos w:val="beneathText"/>
      </w:footnotePr>
      <w:pgSz w:w="12240" w:h="15840" w:code="1"/>
      <w:pgMar w:top="2268" w:right="1701" w:bottom="1701" w:left="2268" w:header="720" w:footer="720"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3A2A" w:rsidRDefault="008B3A2A" w:rsidP="00052B5C">
      <w:pPr>
        <w:spacing w:after="0" w:line="240" w:lineRule="auto"/>
      </w:pPr>
      <w:r>
        <w:separator/>
      </w:r>
    </w:p>
  </w:endnote>
  <w:endnote w:type="continuationSeparator" w:id="0">
    <w:p w:rsidR="008B3A2A" w:rsidRDefault="008B3A2A" w:rsidP="00052B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HQPB5">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QPB4">
    <w:panose1 w:val="00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2E7" w:rsidRDefault="00BE02E7" w:rsidP="00686F8F">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3A2A" w:rsidRDefault="008B3A2A" w:rsidP="00052B5C">
      <w:pPr>
        <w:spacing w:after="0" w:line="240" w:lineRule="auto"/>
      </w:pPr>
      <w:r>
        <w:separator/>
      </w:r>
    </w:p>
  </w:footnote>
  <w:footnote w:type="continuationSeparator" w:id="0">
    <w:p w:rsidR="008B3A2A" w:rsidRDefault="008B3A2A" w:rsidP="00052B5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Bidi" w:hAnsiTheme="majorBidi" w:cstheme="majorBidi"/>
        <w:sz w:val="20"/>
        <w:szCs w:val="20"/>
      </w:rPr>
      <w:id w:val="1193343809"/>
      <w:docPartObj>
        <w:docPartGallery w:val="Page Numbers (Top of Page)"/>
        <w:docPartUnique/>
      </w:docPartObj>
    </w:sdtPr>
    <w:sdtEndPr>
      <w:rPr>
        <w:noProof/>
        <w:sz w:val="24"/>
        <w:szCs w:val="24"/>
      </w:rPr>
    </w:sdtEndPr>
    <w:sdtContent>
      <w:p w:rsidR="00BE02E7" w:rsidRPr="00C736DE" w:rsidRDefault="007F4D6D">
        <w:pPr>
          <w:pStyle w:val="Header"/>
          <w:jc w:val="right"/>
          <w:rPr>
            <w:rFonts w:asciiTheme="majorBidi" w:hAnsiTheme="majorBidi" w:cstheme="majorBidi"/>
            <w:sz w:val="24"/>
            <w:szCs w:val="24"/>
          </w:rPr>
        </w:pPr>
        <w:r w:rsidRPr="00C736DE">
          <w:rPr>
            <w:rFonts w:asciiTheme="majorBidi" w:hAnsiTheme="majorBidi" w:cstheme="majorBidi"/>
            <w:sz w:val="24"/>
            <w:szCs w:val="24"/>
          </w:rPr>
          <w:fldChar w:fldCharType="begin"/>
        </w:r>
        <w:r w:rsidR="00BE02E7" w:rsidRPr="00C736DE">
          <w:rPr>
            <w:rFonts w:asciiTheme="majorBidi" w:hAnsiTheme="majorBidi" w:cstheme="majorBidi"/>
            <w:sz w:val="24"/>
            <w:szCs w:val="24"/>
          </w:rPr>
          <w:instrText xml:space="preserve"> PAGE   \* MERGEFORMAT </w:instrText>
        </w:r>
        <w:r w:rsidRPr="00C736DE">
          <w:rPr>
            <w:rFonts w:asciiTheme="majorBidi" w:hAnsiTheme="majorBidi" w:cstheme="majorBidi"/>
            <w:sz w:val="24"/>
            <w:szCs w:val="24"/>
          </w:rPr>
          <w:fldChar w:fldCharType="separate"/>
        </w:r>
        <w:r w:rsidR="00BF2B79">
          <w:rPr>
            <w:rFonts w:asciiTheme="majorBidi" w:hAnsiTheme="majorBidi" w:cstheme="majorBidi"/>
            <w:noProof/>
            <w:sz w:val="24"/>
            <w:szCs w:val="24"/>
          </w:rPr>
          <w:t>7</w:t>
        </w:r>
        <w:r w:rsidRPr="00C736DE">
          <w:rPr>
            <w:rFonts w:asciiTheme="majorBidi" w:hAnsiTheme="majorBidi" w:cstheme="majorBidi"/>
            <w:noProof/>
            <w:sz w:val="24"/>
            <w:szCs w:val="24"/>
          </w:rPr>
          <w:fldChar w:fldCharType="end"/>
        </w:r>
      </w:p>
    </w:sdtContent>
  </w:sdt>
  <w:p w:rsidR="00BE02E7" w:rsidRDefault="00BE02E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A57A1"/>
    <w:multiLevelType w:val="hybridMultilevel"/>
    <w:tmpl w:val="0936E0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9179DE"/>
    <w:multiLevelType w:val="hybridMultilevel"/>
    <w:tmpl w:val="645C8E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85B95"/>
    <w:multiLevelType w:val="hybridMultilevel"/>
    <w:tmpl w:val="7A50CB5E"/>
    <w:lvl w:ilvl="0" w:tplc="B6429642">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B610FC"/>
    <w:multiLevelType w:val="hybridMultilevel"/>
    <w:tmpl w:val="F0769D92"/>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nsid w:val="0DC86AFB"/>
    <w:multiLevelType w:val="hybridMultilevel"/>
    <w:tmpl w:val="7542E546"/>
    <w:lvl w:ilvl="0" w:tplc="A69055EA">
      <w:start w:val="2"/>
      <w:numFmt w:val="bullet"/>
      <w:lvlText w:val=""/>
      <w:lvlJc w:val="left"/>
      <w:pPr>
        <w:ind w:left="377" w:hanging="360"/>
      </w:pPr>
      <w:rPr>
        <w:rFonts w:ascii="HQPB5" w:eastAsiaTheme="minorHAnsi" w:hAnsi="HQPB5" w:cstheme="minorBidi" w:hint="default"/>
      </w:rPr>
    </w:lvl>
    <w:lvl w:ilvl="1" w:tplc="04090003" w:tentative="1">
      <w:start w:val="1"/>
      <w:numFmt w:val="bullet"/>
      <w:lvlText w:val="o"/>
      <w:lvlJc w:val="left"/>
      <w:pPr>
        <w:ind w:left="1097" w:hanging="360"/>
      </w:pPr>
      <w:rPr>
        <w:rFonts w:ascii="Courier New" w:hAnsi="Courier New" w:cs="Courier New" w:hint="default"/>
      </w:rPr>
    </w:lvl>
    <w:lvl w:ilvl="2" w:tplc="04090005" w:tentative="1">
      <w:start w:val="1"/>
      <w:numFmt w:val="bullet"/>
      <w:lvlText w:val=""/>
      <w:lvlJc w:val="left"/>
      <w:pPr>
        <w:ind w:left="1817" w:hanging="360"/>
      </w:pPr>
      <w:rPr>
        <w:rFonts w:ascii="Wingdings" w:hAnsi="Wingdings" w:hint="default"/>
      </w:rPr>
    </w:lvl>
    <w:lvl w:ilvl="3" w:tplc="04090001" w:tentative="1">
      <w:start w:val="1"/>
      <w:numFmt w:val="bullet"/>
      <w:lvlText w:val=""/>
      <w:lvlJc w:val="left"/>
      <w:pPr>
        <w:ind w:left="2537" w:hanging="360"/>
      </w:pPr>
      <w:rPr>
        <w:rFonts w:ascii="Symbol" w:hAnsi="Symbol" w:hint="default"/>
      </w:rPr>
    </w:lvl>
    <w:lvl w:ilvl="4" w:tplc="04090003" w:tentative="1">
      <w:start w:val="1"/>
      <w:numFmt w:val="bullet"/>
      <w:lvlText w:val="o"/>
      <w:lvlJc w:val="left"/>
      <w:pPr>
        <w:ind w:left="3257" w:hanging="360"/>
      </w:pPr>
      <w:rPr>
        <w:rFonts w:ascii="Courier New" w:hAnsi="Courier New" w:cs="Courier New" w:hint="default"/>
      </w:rPr>
    </w:lvl>
    <w:lvl w:ilvl="5" w:tplc="04090005" w:tentative="1">
      <w:start w:val="1"/>
      <w:numFmt w:val="bullet"/>
      <w:lvlText w:val=""/>
      <w:lvlJc w:val="left"/>
      <w:pPr>
        <w:ind w:left="3977" w:hanging="360"/>
      </w:pPr>
      <w:rPr>
        <w:rFonts w:ascii="Wingdings" w:hAnsi="Wingdings" w:hint="default"/>
      </w:rPr>
    </w:lvl>
    <w:lvl w:ilvl="6" w:tplc="04090001" w:tentative="1">
      <w:start w:val="1"/>
      <w:numFmt w:val="bullet"/>
      <w:lvlText w:val=""/>
      <w:lvlJc w:val="left"/>
      <w:pPr>
        <w:ind w:left="4697" w:hanging="360"/>
      </w:pPr>
      <w:rPr>
        <w:rFonts w:ascii="Symbol" w:hAnsi="Symbol" w:hint="default"/>
      </w:rPr>
    </w:lvl>
    <w:lvl w:ilvl="7" w:tplc="04090003" w:tentative="1">
      <w:start w:val="1"/>
      <w:numFmt w:val="bullet"/>
      <w:lvlText w:val="o"/>
      <w:lvlJc w:val="left"/>
      <w:pPr>
        <w:ind w:left="5417" w:hanging="360"/>
      </w:pPr>
      <w:rPr>
        <w:rFonts w:ascii="Courier New" w:hAnsi="Courier New" w:cs="Courier New" w:hint="default"/>
      </w:rPr>
    </w:lvl>
    <w:lvl w:ilvl="8" w:tplc="04090005" w:tentative="1">
      <w:start w:val="1"/>
      <w:numFmt w:val="bullet"/>
      <w:lvlText w:val=""/>
      <w:lvlJc w:val="left"/>
      <w:pPr>
        <w:ind w:left="6137" w:hanging="360"/>
      </w:pPr>
      <w:rPr>
        <w:rFonts w:ascii="Wingdings" w:hAnsi="Wingdings" w:hint="default"/>
      </w:rPr>
    </w:lvl>
  </w:abstractNum>
  <w:abstractNum w:abstractNumId="5">
    <w:nsid w:val="0FFB32E0"/>
    <w:multiLevelType w:val="hybridMultilevel"/>
    <w:tmpl w:val="B830BF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2863B5"/>
    <w:multiLevelType w:val="hybridMultilevel"/>
    <w:tmpl w:val="E38E4E9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C45351F"/>
    <w:multiLevelType w:val="hybridMultilevel"/>
    <w:tmpl w:val="59C8AB5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D782AD1"/>
    <w:multiLevelType w:val="hybridMultilevel"/>
    <w:tmpl w:val="5DBEA136"/>
    <w:lvl w:ilvl="0" w:tplc="17B2832A">
      <w:start w:val="5"/>
      <w:numFmt w:val="bullet"/>
      <w:lvlText w:val=""/>
      <w:lvlJc w:val="left"/>
      <w:pPr>
        <w:ind w:left="377" w:hanging="360"/>
      </w:pPr>
      <w:rPr>
        <w:rFonts w:ascii="HQPB4" w:eastAsiaTheme="minorHAnsi" w:hAnsi="HQPB4" w:cstheme="minorBidi" w:hint="default"/>
      </w:rPr>
    </w:lvl>
    <w:lvl w:ilvl="1" w:tplc="04090003" w:tentative="1">
      <w:start w:val="1"/>
      <w:numFmt w:val="bullet"/>
      <w:lvlText w:val="o"/>
      <w:lvlJc w:val="left"/>
      <w:pPr>
        <w:ind w:left="1097" w:hanging="360"/>
      </w:pPr>
      <w:rPr>
        <w:rFonts w:ascii="Courier New" w:hAnsi="Courier New" w:cs="Courier New" w:hint="default"/>
      </w:rPr>
    </w:lvl>
    <w:lvl w:ilvl="2" w:tplc="04090005" w:tentative="1">
      <w:start w:val="1"/>
      <w:numFmt w:val="bullet"/>
      <w:lvlText w:val=""/>
      <w:lvlJc w:val="left"/>
      <w:pPr>
        <w:ind w:left="1817" w:hanging="360"/>
      </w:pPr>
      <w:rPr>
        <w:rFonts w:ascii="Wingdings" w:hAnsi="Wingdings" w:hint="default"/>
      </w:rPr>
    </w:lvl>
    <w:lvl w:ilvl="3" w:tplc="04090001" w:tentative="1">
      <w:start w:val="1"/>
      <w:numFmt w:val="bullet"/>
      <w:lvlText w:val=""/>
      <w:lvlJc w:val="left"/>
      <w:pPr>
        <w:ind w:left="2537" w:hanging="360"/>
      </w:pPr>
      <w:rPr>
        <w:rFonts w:ascii="Symbol" w:hAnsi="Symbol" w:hint="default"/>
      </w:rPr>
    </w:lvl>
    <w:lvl w:ilvl="4" w:tplc="04090003" w:tentative="1">
      <w:start w:val="1"/>
      <w:numFmt w:val="bullet"/>
      <w:lvlText w:val="o"/>
      <w:lvlJc w:val="left"/>
      <w:pPr>
        <w:ind w:left="3257" w:hanging="360"/>
      </w:pPr>
      <w:rPr>
        <w:rFonts w:ascii="Courier New" w:hAnsi="Courier New" w:cs="Courier New" w:hint="default"/>
      </w:rPr>
    </w:lvl>
    <w:lvl w:ilvl="5" w:tplc="04090005" w:tentative="1">
      <w:start w:val="1"/>
      <w:numFmt w:val="bullet"/>
      <w:lvlText w:val=""/>
      <w:lvlJc w:val="left"/>
      <w:pPr>
        <w:ind w:left="3977" w:hanging="360"/>
      </w:pPr>
      <w:rPr>
        <w:rFonts w:ascii="Wingdings" w:hAnsi="Wingdings" w:hint="default"/>
      </w:rPr>
    </w:lvl>
    <w:lvl w:ilvl="6" w:tplc="04090001" w:tentative="1">
      <w:start w:val="1"/>
      <w:numFmt w:val="bullet"/>
      <w:lvlText w:val=""/>
      <w:lvlJc w:val="left"/>
      <w:pPr>
        <w:ind w:left="4697" w:hanging="360"/>
      </w:pPr>
      <w:rPr>
        <w:rFonts w:ascii="Symbol" w:hAnsi="Symbol" w:hint="default"/>
      </w:rPr>
    </w:lvl>
    <w:lvl w:ilvl="7" w:tplc="04090003" w:tentative="1">
      <w:start w:val="1"/>
      <w:numFmt w:val="bullet"/>
      <w:lvlText w:val="o"/>
      <w:lvlJc w:val="left"/>
      <w:pPr>
        <w:ind w:left="5417" w:hanging="360"/>
      </w:pPr>
      <w:rPr>
        <w:rFonts w:ascii="Courier New" w:hAnsi="Courier New" w:cs="Courier New" w:hint="default"/>
      </w:rPr>
    </w:lvl>
    <w:lvl w:ilvl="8" w:tplc="04090005" w:tentative="1">
      <w:start w:val="1"/>
      <w:numFmt w:val="bullet"/>
      <w:lvlText w:val=""/>
      <w:lvlJc w:val="left"/>
      <w:pPr>
        <w:ind w:left="6137" w:hanging="360"/>
      </w:pPr>
      <w:rPr>
        <w:rFonts w:ascii="Wingdings" w:hAnsi="Wingdings" w:hint="default"/>
      </w:rPr>
    </w:lvl>
  </w:abstractNum>
  <w:abstractNum w:abstractNumId="9">
    <w:nsid w:val="1F4015F5"/>
    <w:multiLevelType w:val="hybridMultilevel"/>
    <w:tmpl w:val="06BCD0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0882ADD"/>
    <w:multiLevelType w:val="hybridMultilevel"/>
    <w:tmpl w:val="575A921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275222BB"/>
    <w:multiLevelType w:val="hybridMultilevel"/>
    <w:tmpl w:val="27FC60C0"/>
    <w:lvl w:ilvl="0" w:tplc="FF4EF1A2">
      <w:start w:val="1"/>
      <w:numFmt w:val="upp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FF45A2"/>
    <w:multiLevelType w:val="hybridMultilevel"/>
    <w:tmpl w:val="2AFC4D5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E331B26"/>
    <w:multiLevelType w:val="hybridMultilevel"/>
    <w:tmpl w:val="4E487324"/>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nsid w:val="30C24826"/>
    <w:multiLevelType w:val="hybridMultilevel"/>
    <w:tmpl w:val="01846972"/>
    <w:lvl w:ilvl="0" w:tplc="A82082D0">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30F1120"/>
    <w:multiLevelType w:val="hybridMultilevel"/>
    <w:tmpl w:val="991420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88F119A"/>
    <w:multiLevelType w:val="hybridMultilevel"/>
    <w:tmpl w:val="D280191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8AF5D33"/>
    <w:multiLevelType w:val="hybridMultilevel"/>
    <w:tmpl w:val="3F60D5B4"/>
    <w:lvl w:ilvl="0" w:tplc="E49A6434">
      <w:start w:val="1"/>
      <w:numFmt w:val="decimal"/>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C4E490E"/>
    <w:multiLevelType w:val="hybridMultilevel"/>
    <w:tmpl w:val="1F94B45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41150925"/>
    <w:multiLevelType w:val="hybridMultilevel"/>
    <w:tmpl w:val="72661D52"/>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nsid w:val="497007E7"/>
    <w:multiLevelType w:val="hybridMultilevel"/>
    <w:tmpl w:val="E926FC5C"/>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nsid w:val="513E0AF0"/>
    <w:multiLevelType w:val="hybridMultilevel"/>
    <w:tmpl w:val="80304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3470342"/>
    <w:multiLevelType w:val="hybridMultilevel"/>
    <w:tmpl w:val="304C283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5692647D"/>
    <w:multiLevelType w:val="hybridMultilevel"/>
    <w:tmpl w:val="35F8E7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CC06F15"/>
    <w:multiLevelType w:val="hybridMultilevel"/>
    <w:tmpl w:val="96B2A93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62965737"/>
    <w:multiLevelType w:val="hybridMultilevel"/>
    <w:tmpl w:val="8312E7C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63963EEF"/>
    <w:multiLevelType w:val="hybridMultilevel"/>
    <w:tmpl w:val="59AA261E"/>
    <w:lvl w:ilvl="0" w:tplc="A5B6B1DE">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AC7190"/>
    <w:multiLevelType w:val="hybridMultilevel"/>
    <w:tmpl w:val="E1D2E6F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662C7A07"/>
    <w:multiLevelType w:val="hybridMultilevel"/>
    <w:tmpl w:val="88103C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8677860"/>
    <w:multiLevelType w:val="hybridMultilevel"/>
    <w:tmpl w:val="5DD425B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70037DAF"/>
    <w:multiLevelType w:val="hybridMultilevel"/>
    <w:tmpl w:val="754429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177362D"/>
    <w:multiLevelType w:val="hybridMultilevel"/>
    <w:tmpl w:val="30ACA0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35A09B3"/>
    <w:multiLevelType w:val="hybridMultilevel"/>
    <w:tmpl w:val="BF2CA574"/>
    <w:lvl w:ilvl="0" w:tplc="FE4AF524">
      <w:start w:val="1"/>
      <w:numFmt w:val="lowerLetter"/>
      <w:lvlText w:val="%1)"/>
      <w:lvlJc w:val="left"/>
      <w:pPr>
        <w:ind w:left="2430" w:hanging="360"/>
      </w:pPr>
      <w:rPr>
        <w:i w:val="0"/>
        <w:iCs w:val="0"/>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3">
    <w:nsid w:val="73820506"/>
    <w:multiLevelType w:val="hybridMultilevel"/>
    <w:tmpl w:val="70FAB8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9546553"/>
    <w:multiLevelType w:val="hybridMultilevel"/>
    <w:tmpl w:val="575A921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7C7D0E3F"/>
    <w:multiLevelType w:val="hybridMultilevel"/>
    <w:tmpl w:val="794823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7D365D3E"/>
    <w:multiLevelType w:val="hybridMultilevel"/>
    <w:tmpl w:val="C4DCC1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FAA6C27"/>
    <w:multiLevelType w:val="hybridMultilevel"/>
    <w:tmpl w:val="AA4E05D4"/>
    <w:lvl w:ilvl="0" w:tplc="04090019">
      <w:start w:val="1"/>
      <w:numFmt w:val="lowerLetter"/>
      <w:lvlText w:val="%1."/>
      <w:lvlJc w:val="left"/>
      <w:pPr>
        <w:ind w:left="216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7FED0DB6"/>
    <w:multiLevelType w:val="hybridMultilevel"/>
    <w:tmpl w:val="73C26870"/>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5"/>
  </w:num>
  <w:num w:numId="3">
    <w:abstractNumId w:val="21"/>
  </w:num>
  <w:num w:numId="4">
    <w:abstractNumId w:val="28"/>
  </w:num>
  <w:num w:numId="5">
    <w:abstractNumId w:val="20"/>
  </w:num>
  <w:num w:numId="6">
    <w:abstractNumId w:val="36"/>
  </w:num>
  <w:num w:numId="7">
    <w:abstractNumId w:val="31"/>
  </w:num>
  <w:num w:numId="8">
    <w:abstractNumId w:val="24"/>
  </w:num>
  <w:num w:numId="9">
    <w:abstractNumId w:val="25"/>
  </w:num>
  <w:num w:numId="10">
    <w:abstractNumId w:val="30"/>
  </w:num>
  <w:num w:numId="11">
    <w:abstractNumId w:val="29"/>
  </w:num>
  <w:num w:numId="12">
    <w:abstractNumId w:val="38"/>
  </w:num>
  <w:num w:numId="13">
    <w:abstractNumId w:val="7"/>
  </w:num>
  <w:num w:numId="14">
    <w:abstractNumId w:val="9"/>
  </w:num>
  <w:num w:numId="15">
    <w:abstractNumId w:val="26"/>
  </w:num>
  <w:num w:numId="16">
    <w:abstractNumId w:val="18"/>
  </w:num>
  <w:num w:numId="17">
    <w:abstractNumId w:val="27"/>
  </w:num>
  <w:num w:numId="18">
    <w:abstractNumId w:val="37"/>
  </w:num>
  <w:num w:numId="19">
    <w:abstractNumId w:val="33"/>
  </w:num>
  <w:num w:numId="20">
    <w:abstractNumId w:val="16"/>
  </w:num>
  <w:num w:numId="21">
    <w:abstractNumId w:val="35"/>
  </w:num>
  <w:num w:numId="22">
    <w:abstractNumId w:val="6"/>
  </w:num>
  <w:num w:numId="23">
    <w:abstractNumId w:val="8"/>
  </w:num>
  <w:num w:numId="24">
    <w:abstractNumId w:val="4"/>
  </w:num>
  <w:num w:numId="25">
    <w:abstractNumId w:val="11"/>
  </w:num>
  <w:num w:numId="26">
    <w:abstractNumId w:val="14"/>
  </w:num>
  <w:num w:numId="27">
    <w:abstractNumId w:val="17"/>
  </w:num>
  <w:num w:numId="28">
    <w:abstractNumId w:val="1"/>
  </w:num>
  <w:num w:numId="29">
    <w:abstractNumId w:val="34"/>
  </w:num>
  <w:num w:numId="30">
    <w:abstractNumId w:val="19"/>
  </w:num>
  <w:num w:numId="31">
    <w:abstractNumId w:val="32"/>
  </w:num>
  <w:num w:numId="32">
    <w:abstractNumId w:val="3"/>
  </w:num>
  <w:num w:numId="33">
    <w:abstractNumId w:val="13"/>
  </w:num>
  <w:num w:numId="34">
    <w:abstractNumId w:val="10"/>
  </w:num>
  <w:num w:numId="35">
    <w:abstractNumId w:val="0"/>
  </w:num>
  <w:num w:numId="36">
    <w:abstractNumId w:val="15"/>
  </w:num>
  <w:num w:numId="37">
    <w:abstractNumId w:val="23"/>
  </w:num>
  <w:num w:numId="38">
    <w:abstractNumId w:val="12"/>
  </w:num>
  <w:num w:numId="39">
    <w:abstractNumId w:val="22"/>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20"/>
  <w:displayHorizontalDrawingGridEvery w:val="2"/>
  <w:displayVerticalDrawingGridEvery w:val="2"/>
  <w:characterSpacingControl w:val="doNotCompress"/>
  <w:savePreviewPicture/>
  <w:hdrShapeDefaults>
    <o:shapedefaults v:ext="edit" spidmax="4097"/>
  </w:hdrShapeDefaults>
  <w:footnotePr>
    <w:pos w:val="beneathText"/>
    <w:footnote w:id="-1"/>
    <w:footnote w:id="0"/>
  </w:footnotePr>
  <w:endnotePr>
    <w:endnote w:id="-1"/>
    <w:endnote w:id="0"/>
  </w:endnotePr>
  <w:compat/>
  <w:rsids>
    <w:rsidRoot w:val="007C243B"/>
    <w:rsid w:val="00000C4E"/>
    <w:rsid w:val="00000EE9"/>
    <w:rsid w:val="00002896"/>
    <w:rsid w:val="00002F7D"/>
    <w:rsid w:val="00004BF0"/>
    <w:rsid w:val="00005ECD"/>
    <w:rsid w:val="00007CEB"/>
    <w:rsid w:val="00010928"/>
    <w:rsid w:val="00010D40"/>
    <w:rsid w:val="0001240E"/>
    <w:rsid w:val="000124C2"/>
    <w:rsid w:val="000134C0"/>
    <w:rsid w:val="00015BD8"/>
    <w:rsid w:val="00015D3F"/>
    <w:rsid w:val="00016895"/>
    <w:rsid w:val="00017C65"/>
    <w:rsid w:val="00017CA6"/>
    <w:rsid w:val="0002035D"/>
    <w:rsid w:val="000219B2"/>
    <w:rsid w:val="00022C7C"/>
    <w:rsid w:val="000247AE"/>
    <w:rsid w:val="00027615"/>
    <w:rsid w:val="00027FAA"/>
    <w:rsid w:val="000304CA"/>
    <w:rsid w:val="00031BF2"/>
    <w:rsid w:val="00031C1A"/>
    <w:rsid w:val="00032C6E"/>
    <w:rsid w:val="00033DD9"/>
    <w:rsid w:val="00035E31"/>
    <w:rsid w:val="00036B7D"/>
    <w:rsid w:val="00036F1B"/>
    <w:rsid w:val="00037FB8"/>
    <w:rsid w:val="000400EB"/>
    <w:rsid w:val="00040A4F"/>
    <w:rsid w:val="00041995"/>
    <w:rsid w:val="00041C14"/>
    <w:rsid w:val="00041D48"/>
    <w:rsid w:val="00041F8D"/>
    <w:rsid w:val="00042D45"/>
    <w:rsid w:val="00042E3E"/>
    <w:rsid w:val="0004364D"/>
    <w:rsid w:val="00043D45"/>
    <w:rsid w:val="000442A4"/>
    <w:rsid w:val="00044CE4"/>
    <w:rsid w:val="00044D3A"/>
    <w:rsid w:val="00044DE0"/>
    <w:rsid w:val="00045FD3"/>
    <w:rsid w:val="00045FD7"/>
    <w:rsid w:val="00047770"/>
    <w:rsid w:val="000502C6"/>
    <w:rsid w:val="00051EC5"/>
    <w:rsid w:val="00052B5C"/>
    <w:rsid w:val="00055E11"/>
    <w:rsid w:val="00055E25"/>
    <w:rsid w:val="00060A2A"/>
    <w:rsid w:val="00060AA8"/>
    <w:rsid w:val="00060BAC"/>
    <w:rsid w:val="00061283"/>
    <w:rsid w:val="00061BA5"/>
    <w:rsid w:val="000635EC"/>
    <w:rsid w:val="000651FA"/>
    <w:rsid w:val="00065C37"/>
    <w:rsid w:val="00067994"/>
    <w:rsid w:val="0007153C"/>
    <w:rsid w:val="00071BD1"/>
    <w:rsid w:val="00071BDE"/>
    <w:rsid w:val="000738FB"/>
    <w:rsid w:val="00073F7B"/>
    <w:rsid w:val="000768AE"/>
    <w:rsid w:val="00080FB3"/>
    <w:rsid w:val="00081170"/>
    <w:rsid w:val="00082D36"/>
    <w:rsid w:val="00083627"/>
    <w:rsid w:val="00083CF8"/>
    <w:rsid w:val="000853D0"/>
    <w:rsid w:val="00085A8A"/>
    <w:rsid w:val="00086074"/>
    <w:rsid w:val="000870C5"/>
    <w:rsid w:val="00087A8E"/>
    <w:rsid w:val="00090919"/>
    <w:rsid w:val="00090CEB"/>
    <w:rsid w:val="000911C6"/>
    <w:rsid w:val="0009131B"/>
    <w:rsid w:val="00091B5C"/>
    <w:rsid w:val="00092F09"/>
    <w:rsid w:val="0009616C"/>
    <w:rsid w:val="0009753A"/>
    <w:rsid w:val="000978C5"/>
    <w:rsid w:val="000A02B4"/>
    <w:rsid w:val="000A3871"/>
    <w:rsid w:val="000A4E32"/>
    <w:rsid w:val="000A5E42"/>
    <w:rsid w:val="000A7E4E"/>
    <w:rsid w:val="000B29C9"/>
    <w:rsid w:val="000C31E2"/>
    <w:rsid w:val="000C5537"/>
    <w:rsid w:val="000C5F63"/>
    <w:rsid w:val="000C621D"/>
    <w:rsid w:val="000C6EAD"/>
    <w:rsid w:val="000C7814"/>
    <w:rsid w:val="000D083F"/>
    <w:rsid w:val="000D0EB5"/>
    <w:rsid w:val="000D1174"/>
    <w:rsid w:val="000D1493"/>
    <w:rsid w:val="000D15F3"/>
    <w:rsid w:val="000D16CF"/>
    <w:rsid w:val="000D1DFA"/>
    <w:rsid w:val="000D4A7D"/>
    <w:rsid w:val="000E101E"/>
    <w:rsid w:val="000E1123"/>
    <w:rsid w:val="000E19E1"/>
    <w:rsid w:val="000E2FA6"/>
    <w:rsid w:val="000E47CF"/>
    <w:rsid w:val="000E5E7E"/>
    <w:rsid w:val="000E5F9F"/>
    <w:rsid w:val="000E713A"/>
    <w:rsid w:val="000F0F53"/>
    <w:rsid w:val="000F0FF8"/>
    <w:rsid w:val="000F1375"/>
    <w:rsid w:val="000F1459"/>
    <w:rsid w:val="000F1E10"/>
    <w:rsid w:val="000F2E9E"/>
    <w:rsid w:val="000F4FC9"/>
    <w:rsid w:val="000F72EF"/>
    <w:rsid w:val="000F7624"/>
    <w:rsid w:val="000F7769"/>
    <w:rsid w:val="000F7BA9"/>
    <w:rsid w:val="00100055"/>
    <w:rsid w:val="001009BD"/>
    <w:rsid w:val="001015A9"/>
    <w:rsid w:val="001018A5"/>
    <w:rsid w:val="0010261E"/>
    <w:rsid w:val="001026EE"/>
    <w:rsid w:val="00102751"/>
    <w:rsid w:val="00102D47"/>
    <w:rsid w:val="0010303C"/>
    <w:rsid w:val="001035DC"/>
    <w:rsid w:val="0010512E"/>
    <w:rsid w:val="001063A7"/>
    <w:rsid w:val="00106712"/>
    <w:rsid w:val="00106713"/>
    <w:rsid w:val="00110FD3"/>
    <w:rsid w:val="00112161"/>
    <w:rsid w:val="00112A86"/>
    <w:rsid w:val="00113E43"/>
    <w:rsid w:val="00114DC9"/>
    <w:rsid w:val="00115D82"/>
    <w:rsid w:val="00115F86"/>
    <w:rsid w:val="0012105D"/>
    <w:rsid w:val="00122ED1"/>
    <w:rsid w:val="0012359A"/>
    <w:rsid w:val="00123FCA"/>
    <w:rsid w:val="00125745"/>
    <w:rsid w:val="001262D1"/>
    <w:rsid w:val="0012726B"/>
    <w:rsid w:val="001301BA"/>
    <w:rsid w:val="001318BE"/>
    <w:rsid w:val="00132197"/>
    <w:rsid w:val="00132485"/>
    <w:rsid w:val="0013301D"/>
    <w:rsid w:val="00134400"/>
    <w:rsid w:val="00134B59"/>
    <w:rsid w:val="00134DD0"/>
    <w:rsid w:val="00135FBF"/>
    <w:rsid w:val="0013619E"/>
    <w:rsid w:val="00137C16"/>
    <w:rsid w:val="00137D41"/>
    <w:rsid w:val="00140F08"/>
    <w:rsid w:val="00141D66"/>
    <w:rsid w:val="0014471F"/>
    <w:rsid w:val="00144EF8"/>
    <w:rsid w:val="0014562A"/>
    <w:rsid w:val="0014585C"/>
    <w:rsid w:val="001458DC"/>
    <w:rsid w:val="001472BE"/>
    <w:rsid w:val="00147C55"/>
    <w:rsid w:val="001503C5"/>
    <w:rsid w:val="00152B3C"/>
    <w:rsid w:val="001534D3"/>
    <w:rsid w:val="00154102"/>
    <w:rsid w:val="00154910"/>
    <w:rsid w:val="00157080"/>
    <w:rsid w:val="001604F4"/>
    <w:rsid w:val="001621E0"/>
    <w:rsid w:val="001627DD"/>
    <w:rsid w:val="00162E1D"/>
    <w:rsid w:val="00163588"/>
    <w:rsid w:val="001638DD"/>
    <w:rsid w:val="00163CC2"/>
    <w:rsid w:val="00164028"/>
    <w:rsid w:val="001640F9"/>
    <w:rsid w:val="00164AB7"/>
    <w:rsid w:val="0017275A"/>
    <w:rsid w:val="00172958"/>
    <w:rsid w:val="00172DBC"/>
    <w:rsid w:val="00173EC4"/>
    <w:rsid w:val="00174A71"/>
    <w:rsid w:val="00174BDD"/>
    <w:rsid w:val="00176AE5"/>
    <w:rsid w:val="001818A8"/>
    <w:rsid w:val="00181BE5"/>
    <w:rsid w:val="00181F2E"/>
    <w:rsid w:val="0018271A"/>
    <w:rsid w:val="001834D8"/>
    <w:rsid w:val="001836B7"/>
    <w:rsid w:val="00183A76"/>
    <w:rsid w:val="001848CF"/>
    <w:rsid w:val="00186ED7"/>
    <w:rsid w:val="001906C3"/>
    <w:rsid w:val="00190813"/>
    <w:rsid w:val="001915CA"/>
    <w:rsid w:val="00193451"/>
    <w:rsid w:val="0019795C"/>
    <w:rsid w:val="001A3C72"/>
    <w:rsid w:val="001A5B59"/>
    <w:rsid w:val="001A62BE"/>
    <w:rsid w:val="001A73F8"/>
    <w:rsid w:val="001A7F94"/>
    <w:rsid w:val="001B0566"/>
    <w:rsid w:val="001B1529"/>
    <w:rsid w:val="001B17F0"/>
    <w:rsid w:val="001B283B"/>
    <w:rsid w:val="001B290C"/>
    <w:rsid w:val="001B314D"/>
    <w:rsid w:val="001B7E76"/>
    <w:rsid w:val="001C097E"/>
    <w:rsid w:val="001C0DC8"/>
    <w:rsid w:val="001C0F46"/>
    <w:rsid w:val="001C1747"/>
    <w:rsid w:val="001C17E2"/>
    <w:rsid w:val="001C3D27"/>
    <w:rsid w:val="001C60BF"/>
    <w:rsid w:val="001C7A29"/>
    <w:rsid w:val="001D0531"/>
    <w:rsid w:val="001D0AC7"/>
    <w:rsid w:val="001D0C19"/>
    <w:rsid w:val="001D1BC9"/>
    <w:rsid w:val="001D25F1"/>
    <w:rsid w:val="001D3480"/>
    <w:rsid w:val="001D644D"/>
    <w:rsid w:val="001D663A"/>
    <w:rsid w:val="001D668F"/>
    <w:rsid w:val="001D6A97"/>
    <w:rsid w:val="001D7CFE"/>
    <w:rsid w:val="001E02FA"/>
    <w:rsid w:val="001E219D"/>
    <w:rsid w:val="001E3E54"/>
    <w:rsid w:val="001E426E"/>
    <w:rsid w:val="001E45FC"/>
    <w:rsid w:val="001E529F"/>
    <w:rsid w:val="001E5F79"/>
    <w:rsid w:val="001E7F8E"/>
    <w:rsid w:val="001F0556"/>
    <w:rsid w:val="001F21BD"/>
    <w:rsid w:val="001F22C8"/>
    <w:rsid w:val="001F59DA"/>
    <w:rsid w:val="001F5D06"/>
    <w:rsid w:val="001F6B63"/>
    <w:rsid w:val="001F7A00"/>
    <w:rsid w:val="002006EC"/>
    <w:rsid w:val="00202962"/>
    <w:rsid w:val="00204941"/>
    <w:rsid w:val="0020725B"/>
    <w:rsid w:val="00207FEA"/>
    <w:rsid w:val="00212C0E"/>
    <w:rsid w:val="00213A20"/>
    <w:rsid w:val="00220C3B"/>
    <w:rsid w:val="002211CC"/>
    <w:rsid w:val="00221402"/>
    <w:rsid w:val="0022193A"/>
    <w:rsid w:val="00223648"/>
    <w:rsid w:val="00225EEC"/>
    <w:rsid w:val="00226631"/>
    <w:rsid w:val="00227947"/>
    <w:rsid w:val="002305B3"/>
    <w:rsid w:val="002309B6"/>
    <w:rsid w:val="002327FE"/>
    <w:rsid w:val="002330CE"/>
    <w:rsid w:val="0023526D"/>
    <w:rsid w:val="00235A3B"/>
    <w:rsid w:val="00241133"/>
    <w:rsid w:val="00241BB2"/>
    <w:rsid w:val="00241BD0"/>
    <w:rsid w:val="00243ABD"/>
    <w:rsid w:val="00245BD9"/>
    <w:rsid w:val="0024632E"/>
    <w:rsid w:val="00246408"/>
    <w:rsid w:val="00246DE4"/>
    <w:rsid w:val="00246E81"/>
    <w:rsid w:val="002471C6"/>
    <w:rsid w:val="002474C4"/>
    <w:rsid w:val="00247D45"/>
    <w:rsid w:val="0025124D"/>
    <w:rsid w:val="00253BE8"/>
    <w:rsid w:val="002552F5"/>
    <w:rsid w:val="00256178"/>
    <w:rsid w:val="00256578"/>
    <w:rsid w:val="00256C0A"/>
    <w:rsid w:val="0026079C"/>
    <w:rsid w:val="0026233F"/>
    <w:rsid w:val="00262A94"/>
    <w:rsid w:val="0026435D"/>
    <w:rsid w:val="002651E1"/>
    <w:rsid w:val="0026653A"/>
    <w:rsid w:val="00267D42"/>
    <w:rsid w:val="00270409"/>
    <w:rsid w:val="002704D9"/>
    <w:rsid w:val="00270AA4"/>
    <w:rsid w:val="002710C6"/>
    <w:rsid w:val="00272151"/>
    <w:rsid w:val="00272855"/>
    <w:rsid w:val="00272DF0"/>
    <w:rsid w:val="0027381F"/>
    <w:rsid w:val="00277967"/>
    <w:rsid w:val="00277B57"/>
    <w:rsid w:val="00281E1A"/>
    <w:rsid w:val="00282C62"/>
    <w:rsid w:val="00282F50"/>
    <w:rsid w:val="002831F8"/>
    <w:rsid w:val="002832B4"/>
    <w:rsid w:val="00283FF2"/>
    <w:rsid w:val="00285572"/>
    <w:rsid w:val="00285A4C"/>
    <w:rsid w:val="002905D3"/>
    <w:rsid w:val="002909FF"/>
    <w:rsid w:val="002928C6"/>
    <w:rsid w:val="00294F1F"/>
    <w:rsid w:val="00294F47"/>
    <w:rsid w:val="002A0178"/>
    <w:rsid w:val="002A04DF"/>
    <w:rsid w:val="002A09F0"/>
    <w:rsid w:val="002A24AD"/>
    <w:rsid w:val="002A2E9F"/>
    <w:rsid w:val="002A3D0F"/>
    <w:rsid w:val="002A3F32"/>
    <w:rsid w:val="002A7031"/>
    <w:rsid w:val="002B2EF9"/>
    <w:rsid w:val="002B34CF"/>
    <w:rsid w:val="002C1EB4"/>
    <w:rsid w:val="002C68C5"/>
    <w:rsid w:val="002D1F10"/>
    <w:rsid w:val="002D2973"/>
    <w:rsid w:val="002D2BC6"/>
    <w:rsid w:val="002D4781"/>
    <w:rsid w:val="002D4A56"/>
    <w:rsid w:val="002D4FE7"/>
    <w:rsid w:val="002D589D"/>
    <w:rsid w:val="002D621F"/>
    <w:rsid w:val="002D6D75"/>
    <w:rsid w:val="002E00B3"/>
    <w:rsid w:val="002E1F77"/>
    <w:rsid w:val="002E43D1"/>
    <w:rsid w:val="002E716F"/>
    <w:rsid w:val="002E77DC"/>
    <w:rsid w:val="002F0C33"/>
    <w:rsid w:val="002F10D4"/>
    <w:rsid w:val="002F21EB"/>
    <w:rsid w:val="002F5ECF"/>
    <w:rsid w:val="002F7532"/>
    <w:rsid w:val="0030038D"/>
    <w:rsid w:val="003026AB"/>
    <w:rsid w:val="0030465B"/>
    <w:rsid w:val="003047E1"/>
    <w:rsid w:val="00304B5C"/>
    <w:rsid w:val="00304FA8"/>
    <w:rsid w:val="00306A70"/>
    <w:rsid w:val="00307ED3"/>
    <w:rsid w:val="00312532"/>
    <w:rsid w:val="003127E1"/>
    <w:rsid w:val="003175A2"/>
    <w:rsid w:val="00320E3D"/>
    <w:rsid w:val="003212B1"/>
    <w:rsid w:val="003214C6"/>
    <w:rsid w:val="00321D39"/>
    <w:rsid w:val="00322D42"/>
    <w:rsid w:val="0032476D"/>
    <w:rsid w:val="00324A2D"/>
    <w:rsid w:val="0032632B"/>
    <w:rsid w:val="003274BF"/>
    <w:rsid w:val="0033096F"/>
    <w:rsid w:val="00331A42"/>
    <w:rsid w:val="00331BC1"/>
    <w:rsid w:val="00333733"/>
    <w:rsid w:val="003346D6"/>
    <w:rsid w:val="0033671F"/>
    <w:rsid w:val="00336DC9"/>
    <w:rsid w:val="00336FED"/>
    <w:rsid w:val="003376B9"/>
    <w:rsid w:val="00337F4D"/>
    <w:rsid w:val="00341244"/>
    <w:rsid w:val="00341640"/>
    <w:rsid w:val="00344DAE"/>
    <w:rsid w:val="0034540B"/>
    <w:rsid w:val="0035023A"/>
    <w:rsid w:val="00350EF0"/>
    <w:rsid w:val="00350FFA"/>
    <w:rsid w:val="00351B35"/>
    <w:rsid w:val="00353577"/>
    <w:rsid w:val="00353980"/>
    <w:rsid w:val="00353B94"/>
    <w:rsid w:val="00353C25"/>
    <w:rsid w:val="00354D7A"/>
    <w:rsid w:val="003553F5"/>
    <w:rsid w:val="00355A8F"/>
    <w:rsid w:val="00356D4B"/>
    <w:rsid w:val="00356F15"/>
    <w:rsid w:val="003577CE"/>
    <w:rsid w:val="003579AE"/>
    <w:rsid w:val="00360AD6"/>
    <w:rsid w:val="00362136"/>
    <w:rsid w:val="003625F5"/>
    <w:rsid w:val="00363B81"/>
    <w:rsid w:val="00364ABF"/>
    <w:rsid w:val="00365056"/>
    <w:rsid w:val="003652A2"/>
    <w:rsid w:val="00372A4B"/>
    <w:rsid w:val="003737BA"/>
    <w:rsid w:val="00374CAB"/>
    <w:rsid w:val="003754E0"/>
    <w:rsid w:val="00375873"/>
    <w:rsid w:val="003758C8"/>
    <w:rsid w:val="00375E13"/>
    <w:rsid w:val="003772E5"/>
    <w:rsid w:val="0038055E"/>
    <w:rsid w:val="003812AE"/>
    <w:rsid w:val="003821FD"/>
    <w:rsid w:val="0038325B"/>
    <w:rsid w:val="003839D8"/>
    <w:rsid w:val="003839F1"/>
    <w:rsid w:val="00383A02"/>
    <w:rsid w:val="00386477"/>
    <w:rsid w:val="00387266"/>
    <w:rsid w:val="00390591"/>
    <w:rsid w:val="00390ADC"/>
    <w:rsid w:val="0039230F"/>
    <w:rsid w:val="00392AB7"/>
    <w:rsid w:val="0039446D"/>
    <w:rsid w:val="0039519E"/>
    <w:rsid w:val="00396605"/>
    <w:rsid w:val="0039698D"/>
    <w:rsid w:val="003A086E"/>
    <w:rsid w:val="003A24BD"/>
    <w:rsid w:val="003A2E4F"/>
    <w:rsid w:val="003A2EC4"/>
    <w:rsid w:val="003A37EF"/>
    <w:rsid w:val="003A3AF7"/>
    <w:rsid w:val="003A5653"/>
    <w:rsid w:val="003A6190"/>
    <w:rsid w:val="003A70E7"/>
    <w:rsid w:val="003B15F2"/>
    <w:rsid w:val="003B388F"/>
    <w:rsid w:val="003B4A26"/>
    <w:rsid w:val="003B55B5"/>
    <w:rsid w:val="003B5999"/>
    <w:rsid w:val="003B63FE"/>
    <w:rsid w:val="003B6720"/>
    <w:rsid w:val="003B7558"/>
    <w:rsid w:val="003C2275"/>
    <w:rsid w:val="003C2739"/>
    <w:rsid w:val="003C5DB6"/>
    <w:rsid w:val="003C6A96"/>
    <w:rsid w:val="003C7C4C"/>
    <w:rsid w:val="003D0295"/>
    <w:rsid w:val="003D032D"/>
    <w:rsid w:val="003D0917"/>
    <w:rsid w:val="003D139A"/>
    <w:rsid w:val="003D330E"/>
    <w:rsid w:val="003D3D8C"/>
    <w:rsid w:val="003D41B0"/>
    <w:rsid w:val="003D4439"/>
    <w:rsid w:val="003D4C95"/>
    <w:rsid w:val="003D50C4"/>
    <w:rsid w:val="003D6A8D"/>
    <w:rsid w:val="003D77D8"/>
    <w:rsid w:val="003D7D21"/>
    <w:rsid w:val="003E09ED"/>
    <w:rsid w:val="003E0D37"/>
    <w:rsid w:val="003E58B0"/>
    <w:rsid w:val="003E5906"/>
    <w:rsid w:val="003E62A2"/>
    <w:rsid w:val="003E6534"/>
    <w:rsid w:val="003E7C41"/>
    <w:rsid w:val="003F07CF"/>
    <w:rsid w:val="003F08C5"/>
    <w:rsid w:val="003F3524"/>
    <w:rsid w:val="003F3AAC"/>
    <w:rsid w:val="003F4CB8"/>
    <w:rsid w:val="00402181"/>
    <w:rsid w:val="004030D1"/>
    <w:rsid w:val="004042E1"/>
    <w:rsid w:val="004044C2"/>
    <w:rsid w:val="00405A3D"/>
    <w:rsid w:val="00406134"/>
    <w:rsid w:val="00407256"/>
    <w:rsid w:val="00407954"/>
    <w:rsid w:val="00407AD1"/>
    <w:rsid w:val="0041017C"/>
    <w:rsid w:val="00412681"/>
    <w:rsid w:val="00412B5E"/>
    <w:rsid w:val="0041355B"/>
    <w:rsid w:val="004137E3"/>
    <w:rsid w:val="00413AC7"/>
    <w:rsid w:val="00415846"/>
    <w:rsid w:val="0041590F"/>
    <w:rsid w:val="00417DA5"/>
    <w:rsid w:val="00420297"/>
    <w:rsid w:val="00420B8B"/>
    <w:rsid w:val="004222ED"/>
    <w:rsid w:val="00422D56"/>
    <w:rsid w:val="004231C6"/>
    <w:rsid w:val="0042322D"/>
    <w:rsid w:val="004232EB"/>
    <w:rsid w:val="0042454D"/>
    <w:rsid w:val="00424756"/>
    <w:rsid w:val="00425303"/>
    <w:rsid w:val="00425370"/>
    <w:rsid w:val="00425C68"/>
    <w:rsid w:val="00427114"/>
    <w:rsid w:val="004276CD"/>
    <w:rsid w:val="00431D9A"/>
    <w:rsid w:val="004327AD"/>
    <w:rsid w:val="00432D93"/>
    <w:rsid w:val="00433E35"/>
    <w:rsid w:val="00433E67"/>
    <w:rsid w:val="0043444A"/>
    <w:rsid w:val="004346A5"/>
    <w:rsid w:val="004353C6"/>
    <w:rsid w:val="004356F7"/>
    <w:rsid w:val="004367B1"/>
    <w:rsid w:val="004368E1"/>
    <w:rsid w:val="004373F3"/>
    <w:rsid w:val="004401A8"/>
    <w:rsid w:val="0044074B"/>
    <w:rsid w:val="004459B8"/>
    <w:rsid w:val="00445E21"/>
    <w:rsid w:val="00445F3D"/>
    <w:rsid w:val="00446AC9"/>
    <w:rsid w:val="00446FD9"/>
    <w:rsid w:val="00447076"/>
    <w:rsid w:val="00451A86"/>
    <w:rsid w:val="004525CC"/>
    <w:rsid w:val="00452C59"/>
    <w:rsid w:val="0045366A"/>
    <w:rsid w:val="00454477"/>
    <w:rsid w:val="00454B21"/>
    <w:rsid w:val="004565EE"/>
    <w:rsid w:val="004569B9"/>
    <w:rsid w:val="00456D85"/>
    <w:rsid w:val="00457CB5"/>
    <w:rsid w:val="0046173F"/>
    <w:rsid w:val="00462E4A"/>
    <w:rsid w:val="0046391E"/>
    <w:rsid w:val="004651C0"/>
    <w:rsid w:val="0046664E"/>
    <w:rsid w:val="004673C6"/>
    <w:rsid w:val="00467650"/>
    <w:rsid w:val="0046791D"/>
    <w:rsid w:val="00472BBC"/>
    <w:rsid w:val="00473225"/>
    <w:rsid w:val="004737E9"/>
    <w:rsid w:val="00480BED"/>
    <w:rsid w:val="00481D9A"/>
    <w:rsid w:val="0048287B"/>
    <w:rsid w:val="00482FF2"/>
    <w:rsid w:val="0048325D"/>
    <w:rsid w:val="00485AA2"/>
    <w:rsid w:val="004904F4"/>
    <w:rsid w:val="004908B2"/>
    <w:rsid w:val="004919E7"/>
    <w:rsid w:val="004929F5"/>
    <w:rsid w:val="004937F4"/>
    <w:rsid w:val="00495C9E"/>
    <w:rsid w:val="00497A90"/>
    <w:rsid w:val="004A0A88"/>
    <w:rsid w:val="004A11F3"/>
    <w:rsid w:val="004A2942"/>
    <w:rsid w:val="004A2AD8"/>
    <w:rsid w:val="004A5851"/>
    <w:rsid w:val="004A652B"/>
    <w:rsid w:val="004A68E6"/>
    <w:rsid w:val="004B066C"/>
    <w:rsid w:val="004B17C5"/>
    <w:rsid w:val="004B1800"/>
    <w:rsid w:val="004B3723"/>
    <w:rsid w:val="004B4B41"/>
    <w:rsid w:val="004B75E7"/>
    <w:rsid w:val="004B7792"/>
    <w:rsid w:val="004B7FEA"/>
    <w:rsid w:val="004C09BF"/>
    <w:rsid w:val="004C0FFC"/>
    <w:rsid w:val="004C1385"/>
    <w:rsid w:val="004C2227"/>
    <w:rsid w:val="004C25F9"/>
    <w:rsid w:val="004C27FD"/>
    <w:rsid w:val="004C42FE"/>
    <w:rsid w:val="004C48AF"/>
    <w:rsid w:val="004C53A4"/>
    <w:rsid w:val="004C6002"/>
    <w:rsid w:val="004C72B0"/>
    <w:rsid w:val="004D04B9"/>
    <w:rsid w:val="004D0D0F"/>
    <w:rsid w:val="004D0D7D"/>
    <w:rsid w:val="004D1B6A"/>
    <w:rsid w:val="004D20C5"/>
    <w:rsid w:val="004D4970"/>
    <w:rsid w:val="004D4C8C"/>
    <w:rsid w:val="004D53EE"/>
    <w:rsid w:val="004D5B17"/>
    <w:rsid w:val="004D7C51"/>
    <w:rsid w:val="004D7ED6"/>
    <w:rsid w:val="004E156C"/>
    <w:rsid w:val="004E1D37"/>
    <w:rsid w:val="004E4523"/>
    <w:rsid w:val="004E469B"/>
    <w:rsid w:val="004E4859"/>
    <w:rsid w:val="004E69F6"/>
    <w:rsid w:val="004E74CD"/>
    <w:rsid w:val="004F2306"/>
    <w:rsid w:val="004F2BB5"/>
    <w:rsid w:val="004F478B"/>
    <w:rsid w:val="004F479D"/>
    <w:rsid w:val="004F4C25"/>
    <w:rsid w:val="004F5161"/>
    <w:rsid w:val="004F540A"/>
    <w:rsid w:val="005027C8"/>
    <w:rsid w:val="00503906"/>
    <w:rsid w:val="00503AC5"/>
    <w:rsid w:val="00503D76"/>
    <w:rsid w:val="00504D57"/>
    <w:rsid w:val="00504E53"/>
    <w:rsid w:val="00506ABD"/>
    <w:rsid w:val="00510175"/>
    <w:rsid w:val="00512A75"/>
    <w:rsid w:val="00514FE6"/>
    <w:rsid w:val="00515A97"/>
    <w:rsid w:val="00517B15"/>
    <w:rsid w:val="005200B6"/>
    <w:rsid w:val="005201F8"/>
    <w:rsid w:val="00520407"/>
    <w:rsid w:val="00521759"/>
    <w:rsid w:val="0052187D"/>
    <w:rsid w:val="00522E0B"/>
    <w:rsid w:val="00523148"/>
    <w:rsid w:val="005231B2"/>
    <w:rsid w:val="005233BE"/>
    <w:rsid w:val="00524490"/>
    <w:rsid w:val="00524AA5"/>
    <w:rsid w:val="00524FAD"/>
    <w:rsid w:val="005255DB"/>
    <w:rsid w:val="00525E7F"/>
    <w:rsid w:val="0052630B"/>
    <w:rsid w:val="00530D54"/>
    <w:rsid w:val="00530E02"/>
    <w:rsid w:val="005315EB"/>
    <w:rsid w:val="005329B1"/>
    <w:rsid w:val="00535388"/>
    <w:rsid w:val="00537098"/>
    <w:rsid w:val="005370CE"/>
    <w:rsid w:val="00540B30"/>
    <w:rsid w:val="00540C70"/>
    <w:rsid w:val="00541529"/>
    <w:rsid w:val="00541B63"/>
    <w:rsid w:val="00542397"/>
    <w:rsid w:val="005443A6"/>
    <w:rsid w:val="0054535F"/>
    <w:rsid w:val="00546B09"/>
    <w:rsid w:val="00550DFE"/>
    <w:rsid w:val="00551F82"/>
    <w:rsid w:val="005525B6"/>
    <w:rsid w:val="00553E8A"/>
    <w:rsid w:val="005548D3"/>
    <w:rsid w:val="00554981"/>
    <w:rsid w:val="00555F2E"/>
    <w:rsid w:val="00561420"/>
    <w:rsid w:val="00561775"/>
    <w:rsid w:val="00561DBB"/>
    <w:rsid w:val="005621DA"/>
    <w:rsid w:val="00562305"/>
    <w:rsid w:val="005639DC"/>
    <w:rsid w:val="00566076"/>
    <w:rsid w:val="00566C01"/>
    <w:rsid w:val="005672B6"/>
    <w:rsid w:val="005700E3"/>
    <w:rsid w:val="00571EE3"/>
    <w:rsid w:val="0057403F"/>
    <w:rsid w:val="005742F6"/>
    <w:rsid w:val="005743DB"/>
    <w:rsid w:val="00576959"/>
    <w:rsid w:val="00577494"/>
    <w:rsid w:val="005807F3"/>
    <w:rsid w:val="00580CB5"/>
    <w:rsid w:val="00580F75"/>
    <w:rsid w:val="00582DD8"/>
    <w:rsid w:val="00582FA6"/>
    <w:rsid w:val="00584802"/>
    <w:rsid w:val="00584C80"/>
    <w:rsid w:val="00585D71"/>
    <w:rsid w:val="00587CFA"/>
    <w:rsid w:val="00590545"/>
    <w:rsid w:val="00590997"/>
    <w:rsid w:val="005909E0"/>
    <w:rsid w:val="00590B27"/>
    <w:rsid w:val="0059192D"/>
    <w:rsid w:val="00592A30"/>
    <w:rsid w:val="00592B97"/>
    <w:rsid w:val="005946DE"/>
    <w:rsid w:val="00594EDD"/>
    <w:rsid w:val="00594EFA"/>
    <w:rsid w:val="005952D4"/>
    <w:rsid w:val="005969E1"/>
    <w:rsid w:val="005970AA"/>
    <w:rsid w:val="005970AC"/>
    <w:rsid w:val="005A0A15"/>
    <w:rsid w:val="005A0D32"/>
    <w:rsid w:val="005A42BD"/>
    <w:rsid w:val="005A4EBE"/>
    <w:rsid w:val="005A5337"/>
    <w:rsid w:val="005A58C0"/>
    <w:rsid w:val="005A617E"/>
    <w:rsid w:val="005A6EBD"/>
    <w:rsid w:val="005A70F6"/>
    <w:rsid w:val="005B03FB"/>
    <w:rsid w:val="005B06B4"/>
    <w:rsid w:val="005B0822"/>
    <w:rsid w:val="005B1182"/>
    <w:rsid w:val="005B1993"/>
    <w:rsid w:val="005B1EA8"/>
    <w:rsid w:val="005B469F"/>
    <w:rsid w:val="005B4DCF"/>
    <w:rsid w:val="005B68B6"/>
    <w:rsid w:val="005B72C7"/>
    <w:rsid w:val="005C03D1"/>
    <w:rsid w:val="005C08DA"/>
    <w:rsid w:val="005C2615"/>
    <w:rsid w:val="005C2B12"/>
    <w:rsid w:val="005C39DC"/>
    <w:rsid w:val="005C420A"/>
    <w:rsid w:val="005C5212"/>
    <w:rsid w:val="005D15DD"/>
    <w:rsid w:val="005D344D"/>
    <w:rsid w:val="005D351C"/>
    <w:rsid w:val="005D3E19"/>
    <w:rsid w:val="005D41AE"/>
    <w:rsid w:val="005D5EF9"/>
    <w:rsid w:val="005D6706"/>
    <w:rsid w:val="005D79B7"/>
    <w:rsid w:val="005E1C4B"/>
    <w:rsid w:val="005E2212"/>
    <w:rsid w:val="005E2D1B"/>
    <w:rsid w:val="005E428D"/>
    <w:rsid w:val="005E439E"/>
    <w:rsid w:val="005E4434"/>
    <w:rsid w:val="005E4AB5"/>
    <w:rsid w:val="005E500F"/>
    <w:rsid w:val="005E5119"/>
    <w:rsid w:val="005E5C85"/>
    <w:rsid w:val="005E70DF"/>
    <w:rsid w:val="005F0326"/>
    <w:rsid w:val="005F0BA9"/>
    <w:rsid w:val="005F0C6C"/>
    <w:rsid w:val="005F2061"/>
    <w:rsid w:val="005F3717"/>
    <w:rsid w:val="005F52EB"/>
    <w:rsid w:val="005F7F40"/>
    <w:rsid w:val="006010C2"/>
    <w:rsid w:val="00601F7F"/>
    <w:rsid w:val="00602CBF"/>
    <w:rsid w:val="0060472F"/>
    <w:rsid w:val="006055EB"/>
    <w:rsid w:val="00605CFF"/>
    <w:rsid w:val="006074B4"/>
    <w:rsid w:val="00607A76"/>
    <w:rsid w:val="00610AF7"/>
    <w:rsid w:val="0061170D"/>
    <w:rsid w:val="006118CB"/>
    <w:rsid w:val="00612807"/>
    <w:rsid w:val="00614557"/>
    <w:rsid w:val="0061574F"/>
    <w:rsid w:val="0061620E"/>
    <w:rsid w:val="0061682A"/>
    <w:rsid w:val="006169F2"/>
    <w:rsid w:val="00617207"/>
    <w:rsid w:val="00620C5A"/>
    <w:rsid w:val="0062112F"/>
    <w:rsid w:val="00621781"/>
    <w:rsid w:val="00624019"/>
    <w:rsid w:val="00624A60"/>
    <w:rsid w:val="00625254"/>
    <w:rsid w:val="00625D12"/>
    <w:rsid w:val="00626999"/>
    <w:rsid w:val="00627FC0"/>
    <w:rsid w:val="006308E1"/>
    <w:rsid w:val="00630B29"/>
    <w:rsid w:val="00632728"/>
    <w:rsid w:val="00634D28"/>
    <w:rsid w:val="006352A5"/>
    <w:rsid w:val="00635660"/>
    <w:rsid w:val="00637EFD"/>
    <w:rsid w:val="00640089"/>
    <w:rsid w:val="006420B2"/>
    <w:rsid w:val="00642666"/>
    <w:rsid w:val="00642824"/>
    <w:rsid w:val="006429F3"/>
    <w:rsid w:val="00652260"/>
    <w:rsid w:val="006531AF"/>
    <w:rsid w:val="006532F9"/>
    <w:rsid w:val="006568FC"/>
    <w:rsid w:val="006571D8"/>
    <w:rsid w:val="00657FE9"/>
    <w:rsid w:val="00660339"/>
    <w:rsid w:val="0066077A"/>
    <w:rsid w:val="006610FC"/>
    <w:rsid w:val="00664872"/>
    <w:rsid w:val="00664C2C"/>
    <w:rsid w:val="00664EEB"/>
    <w:rsid w:val="006663BD"/>
    <w:rsid w:val="00666F88"/>
    <w:rsid w:val="00667176"/>
    <w:rsid w:val="00667C37"/>
    <w:rsid w:val="00667E05"/>
    <w:rsid w:val="00671D91"/>
    <w:rsid w:val="0067290C"/>
    <w:rsid w:val="006736B9"/>
    <w:rsid w:val="00674AA3"/>
    <w:rsid w:val="00675712"/>
    <w:rsid w:val="00676065"/>
    <w:rsid w:val="00676962"/>
    <w:rsid w:val="00676A8E"/>
    <w:rsid w:val="00677812"/>
    <w:rsid w:val="00677F9F"/>
    <w:rsid w:val="0068026A"/>
    <w:rsid w:val="00680D0A"/>
    <w:rsid w:val="00681368"/>
    <w:rsid w:val="006818C6"/>
    <w:rsid w:val="0068214F"/>
    <w:rsid w:val="00683463"/>
    <w:rsid w:val="00683B1F"/>
    <w:rsid w:val="00685ECC"/>
    <w:rsid w:val="00686F8F"/>
    <w:rsid w:val="00686FAA"/>
    <w:rsid w:val="0068721F"/>
    <w:rsid w:val="006902D9"/>
    <w:rsid w:val="00690DED"/>
    <w:rsid w:val="006914B3"/>
    <w:rsid w:val="006942A5"/>
    <w:rsid w:val="006948CD"/>
    <w:rsid w:val="00695344"/>
    <w:rsid w:val="0069535F"/>
    <w:rsid w:val="006957C3"/>
    <w:rsid w:val="006A05C2"/>
    <w:rsid w:val="006A0CCD"/>
    <w:rsid w:val="006A14CA"/>
    <w:rsid w:val="006A21B9"/>
    <w:rsid w:val="006A2612"/>
    <w:rsid w:val="006A5E30"/>
    <w:rsid w:val="006A6AF6"/>
    <w:rsid w:val="006A6BD8"/>
    <w:rsid w:val="006A6D66"/>
    <w:rsid w:val="006A71E6"/>
    <w:rsid w:val="006A76CA"/>
    <w:rsid w:val="006A772A"/>
    <w:rsid w:val="006B0F19"/>
    <w:rsid w:val="006B1031"/>
    <w:rsid w:val="006B1759"/>
    <w:rsid w:val="006B17EA"/>
    <w:rsid w:val="006B1AE9"/>
    <w:rsid w:val="006B2EF3"/>
    <w:rsid w:val="006B4322"/>
    <w:rsid w:val="006B452F"/>
    <w:rsid w:val="006C1697"/>
    <w:rsid w:val="006C3276"/>
    <w:rsid w:val="006C37CF"/>
    <w:rsid w:val="006C4765"/>
    <w:rsid w:val="006C55FD"/>
    <w:rsid w:val="006C7070"/>
    <w:rsid w:val="006C712E"/>
    <w:rsid w:val="006C79A8"/>
    <w:rsid w:val="006D0783"/>
    <w:rsid w:val="006D14F6"/>
    <w:rsid w:val="006D1984"/>
    <w:rsid w:val="006D20F4"/>
    <w:rsid w:val="006D594C"/>
    <w:rsid w:val="006D5AEC"/>
    <w:rsid w:val="006E121A"/>
    <w:rsid w:val="006E1A34"/>
    <w:rsid w:val="006E224F"/>
    <w:rsid w:val="006E2CCA"/>
    <w:rsid w:val="006E3989"/>
    <w:rsid w:val="006E3BC9"/>
    <w:rsid w:val="006E3CC8"/>
    <w:rsid w:val="006E40FF"/>
    <w:rsid w:val="006E435D"/>
    <w:rsid w:val="006E5710"/>
    <w:rsid w:val="006E5F0C"/>
    <w:rsid w:val="006E6ADB"/>
    <w:rsid w:val="006E7EEE"/>
    <w:rsid w:val="006F07D4"/>
    <w:rsid w:val="006F2FB0"/>
    <w:rsid w:val="006F4B03"/>
    <w:rsid w:val="006F7525"/>
    <w:rsid w:val="00700E2B"/>
    <w:rsid w:val="0070104C"/>
    <w:rsid w:val="00702221"/>
    <w:rsid w:val="0070544B"/>
    <w:rsid w:val="007073AC"/>
    <w:rsid w:val="007107C2"/>
    <w:rsid w:val="007109FD"/>
    <w:rsid w:val="00711762"/>
    <w:rsid w:val="00712002"/>
    <w:rsid w:val="00713129"/>
    <w:rsid w:val="0071318A"/>
    <w:rsid w:val="007135D8"/>
    <w:rsid w:val="00716552"/>
    <w:rsid w:val="00716F07"/>
    <w:rsid w:val="0072088A"/>
    <w:rsid w:val="007209E9"/>
    <w:rsid w:val="00720AB4"/>
    <w:rsid w:val="0072151C"/>
    <w:rsid w:val="00721F80"/>
    <w:rsid w:val="00725627"/>
    <w:rsid w:val="00726350"/>
    <w:rsid w:val="00730800"/>
    <w:rsid w:val="00730C27"/>
    <w:rsid w:val="00730FE2"/>
    <w:rsid w:val="00731E82"/>
    <w:rsid w:val="0073358C"/>
    <w:rsid w:val="00733DB7"/>
    <w:rsid w:val="00733F8F"/>
    <w:rsid w:val="007343AA"/>
    <w:rsid w:val="00734E50"/>
    <w:rsid w:val="00735BCB"/>
    <w:rsid w:val="00735EFF"/>
    <w:rsid w:val="00736BEF"/>
    <w:rsid w:val="00736E51"/>
    <w:rsid w:val="007377DB"/>
    <w:rsid w:val="00737C55"/>
    <w:rsid w:val="00742855"/>
    <w:rsid w:val="00742BC3"/>
    <w:rsid w:val="0074407A"/>
    <w:rsid w:val="00745865"/>
    <w:rsid w:val="00745886"/>
    <w:rsid w:val="00746052"/>
    <w:rsid w:val="007466C1"/>
    <w:rsid w:val="00746CDB"/>
    <w:rsid w:val="00746D92"/>
    <w:rsid w:val="00750060"/>
    <w:rsid w:val="0075345C"/>
    <w:rsid w:val="00755E98"/>
    <w:rsid w:val="007566D4"/>
    <w:rsid w:val="0075780F"/>
    <w:rsid w:val="0076049D"/>
    <w:rsid w:val="007609AF"/>
    <w:rsid w:val="00761C5F"/>
    <w:rsid w:val="007643C5"/>
    <w:rsid w:val="0076587A"/>
    <w:rsid w:val="00766CCF"/>
    <w:rsid w:val="007671EB"/>
    <w:rsid w:val="0076737D"/>
    <w:rsid w:val="00772242"/>
    <w:rsid w:val="00773651"/>
    <w:rsid w:val="00773884"/>
    <w:rsid w:val="007751AD"/>
    <w:rsid w:val="0077716E"/>
    <w:rsid w:val="00777630"/>
    <w:rsid w:val="00777871"/>
    <w:rsid w:val="007816F1"/>
    <w:rsid w:val="0078178E"/>
    <w:rsid w:val="007818E9"/>
    <w:rsid w:val="00781D42"/>
    <w:rsid w:val="00782FFF"/>
    <w:rsid w:val="00784317"/>
    <w:rsid w:val="007854A7"/>
    <w:rsid w:val="00785F9E"/>
    <w:rsid w:val="00785FBA"/>
    <w:rsid w:val="007865F7"/>
    <w:rsid w:val="00790193"/>
    <w:rsid w:val="007927AF"/>
    <w:rsid w:val="007927EE"/>
    <w:rsid w:val="00792C97"/>
    <w:rsid w:val="00793355"/>
    <w:rsid w:val="007943AC"/>
    <w:rsid w:val="00795A3D"/>
    <w:rsid w:val="00795B33"/>
    <w:rsid w:val="00795D7C"/>
    <w:rsid w:val="007A0AD9"/>
    <w:rsid w:val="007A2326"/>
    <w:rsid w:val="007A236E"/>
    <w:rsid w:val="007A29C2"/>
    <w:rsid w:val="007A3256"/>
    <w:rsid w:val="007A55BE"/>
    <w:rsid w:val="007A6140"/>
    <w:rsid w:val="007A61AD"/>
    <w:rsid w:val="007A6C19"/>
    <w:rsid w:val="007B1D58"/>
    <w:rsid w:val="007B2528"/>
    <w:rsid w:val="007B2795"/>
    <w:rsid w:val="007B3596"/>
    <w:rsid w:val="007B4AFA"/>
    <w:rsid w:val="007B5CBF"/>
    <w:rsid w:val="007C08C3"/>
    <w:rsid w:val="007C243B"/>
    <w:rsid w:val="007C3994"/>
    <w:rsid w:val="007C7415"/>
    <w:rsid w:val="007D04EA"/>
    <w:rsid w:val="007D0A7A"/>
    <w:rsid w:val="007D170F"/>
    <w:rsid w:val="007D174B"/>
    <w:rsid w:val="007D1850"/>
    <w:rsid w:val="007D1EE8"/>
    <w:rsid w:val="007D3026"/>
    <w:rsid w:val="007D3B9E"/>
    <w:rsid w:val="007D4803"/>
    <w:rsid w:val="007D611E"/>
    <w:rsid w:val="007D75D2"/>
    <w:rsid w:val="007D78A5"/>
    <w:rsid w:val="007D78C8"/>
    <w:rsid w:val="007E137A"/>
    <w:rsid w:val="007E20E5"/>
    <w:rsid w:val="007E32E9"/>
    <w:rsid w:val="007E3A8F"/>
    <w:rsid w:val="007E4551"/>
    <w:rsid w:val="007F01FF"/>
    <w:rsid w:val="007F075E"/>
    <w:rsid w:val="007F0B66"/>
    <w:rsid w:val="007F1B13"/>
    <w:rsid w:val="007F3118"/>
    <w:rsid w:val="007F3F9F"/>
    <w:rsid w:val="007F4823"/>
    <w:rsid w:val="007F4D6D"/>
    <w:rsid w:val="007F5077"/>
    <w:rsid w:val="007F57F3"/>
    <w:rsid w:val="007F60B2"/>
    <w:rsid w:val="007F6880"/>
    <w:rsid w:val="008003C1"/>
    <w:rsid w:val="00802CB9"/>
    <w:rsid w:val="0080314A"/>
    <w:rsid w:val="008033EB"/>
    <w:rsid w:val="00804E2C"/>
    <w:rsid w:val="008062ED"/>
    <w:rsid w:val="00807376"/>
    <w:rsid w:val="00810803"/>
    <w:rsid w:val="00811DC6"/>
    <w:rsid w:val="00814286"/>
    <w:rsid w:val="0081432A"/>
    <w:rsid w:val="00814626"/>
    <w:rsid w:val="00814827"/>
    <w:rsid w:val="00814950"/>
    <w:rsid w:val="00814C93"/>
    <w:rsid w:val="00815A51"/>
    <w:rsid w:val="00817583"/>
    <w:rsid w:val="00820136"/>
    <w:rsid w:val="0082043E"/>
    <w:rsid w:val="0082065B"/>
    <w:rsid w:val="00822F61"/>
    <w:rsid w:val="008238B5"/>
    <w:rsid w:val="00823BC0"/>
    <w:rsid w:val="00823D56"/>
    <w:rsid w:val="008270ED"/>
    <w:rsid w:val="00830E52"/>
    <w:rsid w:val="00831098"/>
    <w:rsid w:val="0083185B"/>
    <w:rsid w:val="00833B00"/>
    <w:rsid w:val="00837A7A"/>
    <w:rsid w:val="00843F4C"/>
    <w:rsid w:val="0084564F"/>
    <w:rsid w:val="00845BAE"/>
    <w:rsid w:val="00846074"/>
    <w:rsid w:val="008475C1"/>
    <w:rsid w:val="0084778C"/>
    <w:rsid w:val="00847A5A"/>
    <w:rsid w:val="0085037D"/>
    <w:rsid w:val="00852942"/>
    <w:rsid w:val="00852CAF"/>
    <w:rsid w:val="008530BC"/>
    <w:rsid w:val="008532E5"/>
    <w:rsid w:val="00854752"/>
    <w:rsid w:val="00854B0E"/>
    <w:rsid w:val="008552E6"/>
    <w:rsid w:val="00855A85"/>
    <w:rsid w:val="00855CC3"/>
    <w:rsid w:val="00856E3F"/>
    <w:rsid w:val="008604A9"/>
    <w:rsid w:val="00860548"/>
    <w:rsid w:val="00861AFB"/>
    <w:rsid w:val="008634DE"/>
    <w:rsid w:val="00864BD2"/>
    <w:rsid w:val="00865754"/>
    <w:rsid w:val="00865D98"/>
    <w:rsid w:val="00866178"/>
    <w:rsid w:val="00867895"/>
    <w:rsid w:val="008707C1"/>
    <w:rsid w:val="00870916"/>
    <w:rsid w:val="00871F48"/>
    <w:rsid w:val="0087412D"/>
    <w:rsid w:val="008764DB"/>
    <w:rsid w:val="00882744"/>
    <w:rsid w:val="008846B8"/>
    <w:rsid w:val="00884C49"/>
    <w:rsid w:val="00884E05"/>
    <w:rsid w:val="00884F82"/>
    <w:rsid w:val="00885643"/>
    <w:rsid w:val="0088619B"/>
    <w:rsid w:val="00886891"/>
    <w:rsid w:val="00886F82"/>
    <w:rsid w:val="008913DC"/>
    <w:rsid w:val="00891AA6"/>
    <w:rsid w:val="0089223B"/>
    <w:rsid w:val="00894102"/>
    <w:rsid w:val="008943BC"/>
    <w:rsid w:val="00896444"/>
    <w:rsid w:val="00896808"/>
    <w:rsid w:val="008968AC"/>
    <w:rsid w:val="008968C7"/>
    <w:rsid w:val="008A157D"/>
    <w:rsid w:val="008A2DBA"/>
    <w:rsid w:val="008A4726"/>
    <w:rsid w:val="008A4B95"/>
    <w:rsid w:val="008A506B"/>
    <w:rsid w:val="008A676E"/>
    <w:rsid w:val="008A714E"/>
    <w:rsid w:val="008A78D7"/>
    <w:rsid w:val="008B3A2A"/>
    <w:rsid w:val="008B5CFE"/>
    <w:rsid w:val="008B7C27"/>
    <w:rsid w:val="008C0002"/>
    <w:rsid w:val="008C0C69"/>
    <w:rsid w:val="008C2EFD"/>
    <w:rsid w:val="008C34A2"/>
    <w:rsid w:val="008C3958"/>
    <w:rsid w:val="008C63A0"/>
    <w:rsid w:val="008C70B7"/>
    <w:rsid w:val="008D0C5B"/>
    <w:rsid w:val="008D184C"/>
    <w:rsid w:val="008D1C7A"/>
    <w:rsid w:val="008D1E36"/>
    <w:rsid w:val="008D3976"/>
    <w:rsid w:val="008D42C8"/>
    <w:rsid w:val="008D503B"/>
    <w:rsid w:val="008D57FF"/>
    <w:rsid w:val="008D77E5"/>
    <w:rsid w:val="008E0194"/>
    <w:rsid w:val="008E04A4"/>
    <w:rsid w:val="008E1070"/>
    <w:rsid w:val="008E1A80"/>
    <w:rsid w:val="008E1F72"/>
    <w:rsid w:val="008E2B58"/>
    <w:rsid w:val="008E57C7"/>
    <w:rsid w:val="008E598E"/>
    <w:rsid w:val="008F0A70"/>
    <w:rsid w:val="008F16EC"/>
    <w:rsid w:val="008F2189"/>
    <w:rsid w:val="008F2623"/>
    <w:rsid w:val="008F5676"/>
    <w:rsid w:val="008F59BE"/>
    <w:rsid w:val="008F6A59"/>
    <w:rsid w:val="008F7337"/>
    <w:rsid w:val="008F77E0"/>
    <w:rsid w:val="00900B41"/>
    <w:rsid w:val="00901409"/>
    <w:rsid w:val="009049A3"/>
    <w:rsid w:val="00905E5E"/>
    <w:rsid w:val="00907533"/>
    <w:rsid w:val="00907630"/>
    <w:rsid w:val="00910027"/>
    <w:rsid w:val="00910058"/>
    <w:rsid w:val="009105CF"/>
    <w:rsid w:val="00911007"/>
    <w:rsid w:val="00911B14"/>
    <w:rsid w:val="0091300C"/>
    <w:rsid w:val="009130C2"/>
    <w:rsid w:val="00914C77"/>
    <w:rsid w:val="00915A8B"/>
    <w:rsid w:val="00915B96"/>
    <w:rsid w:val="00917382"/>
    <w:rsid w:val="00917BF1"/>
    <w:rsid w:val="00921AE4"/>
    <w:rsid w:val="00921D30"/>
    <w:rsid w:val="00923455"/>
    <w:rsid w:val="00923B27"/>
    <w:rsid w:val="00925627"/>
    <w:rsid w:val="00925ED9"/>
    <w:rsid w:val="00926F0F"/>
    <w:rsid w:val="00931925"/>
    <w:rsid w:val="009328A4"/>
    <w:rsid w:val="009332EF"/>
    <w:rsid w:val="0093361F"/>
    <w:rsid w:val="009337D5"/>
    <w:rsid w:val="00934CE0"/>
    <w:rsid w:val="00935BF3"/>
    <w:rsid w:val="00936D36"/>
    <w:rsid w:val="00937DC6"/>
    <w:rsid w:val="00941760"/>
    <w:rsid w:val="00942290"/>
    <w:rsid w:val="009428CD"/>
    <w:rsid w:val="0094380F"/>
    <w:rsid w:val="0094453D"/>
    <w:rsid w:val="00945891"/>
    <w:rsid w:val="00945994"/>
    <w:rsid w:val="009465AB"/>
    <w:rsid w:val="00947EB3"/>
    <w:rsid w:val="00952616"/>
    <w:rsid w:val="00956853"/>
    <w:rsid w:val="00957F81"/>
    <w:rsid w:val="0096185D"/>
    <w:rsid w:val="00961DB2"/>
    <w:rsid w:val="00963C37"/>
    <w:rsid w:val="00964CF8"/>
    <w:rsid w:val="00964EF2"/>
    <w:rsid w:val="00966671"/>
    <w:rsid w:val="0096771D"/>
    <w:rsid w:val="009702E8"/>
    <w:rsid w:val="009717B8"/>
    <w:rsid w:val="009732BA"/>
    <w:rsid w:val="00973865"/>
    <w:rsid w:val="00973CF4"/>
    <w:rsid w:val="00976FC5"/>
    <w:rsid w:val="009771CA"/>
    <w:rsid w:val="00977F99"/>
    <w:rsid w:val="009824B2"/>
    <w:rsid w:val="009839D8"/>
    <w:rsid w:val="009849F1"/>
    <w:rsid w:val="009855E3"/>
    <w:rsid w:val="00985B22"/>
    <w:rsid w:val="009860C9"/>
    <w:rsid w:val="0098731D"/>
    <w:rsid w:val="00990312"/>
    <w:rsid w:val="00990665"/>
    <w:rsid w:val="00990A85"/>
    <w:rsid w:val="00990AC4"/>
    <w:rsid w:val="00991626"/>
    <w:rsid w:val="0099316E"/>
    <w:rsid w:val="00994194"/>
    <w:rsid w:val="0099586F"/>
    <w:rsid w:val="00995C0C"/>
    <w:rsid w:val="00996A4F"/>
    <w:rsid w:val="009976B7"/>
    <w:rsid w:val="00997782"/>
    <w:rsid w:val="009A173E"/>
    <w:rsid w:val="009A1890"/>
    <w:rsid w:val="009A36E5"/>
    <w:rsid w:val="009A5D61"/>
    <w:rsid w:val="009A711A"/>
    <w:rsid w:val="009A7BDD"/>
    <w:rsid w:val="009B082F"/>
    <w:rsid w:val="009B181D"/>
    <w:rsid w:val="009B1E5C"/>
    <w:rsid w:val="009B4B7A"/>
    <w:rsid w:val="009B537C"/>
    <w:rsid w:val="009B6C0A"/>
    <w:rsid w:val="009B6D87"/>
    <w:rsid w:val="009C1BC2"/>
    <w:rsid w:val="009C261A"/>
    <w:rsid w:val="009C324C"/>
    <w:rsid w:val="009C37E6"/>
    <w:rsid w:val="009C4DE0"/>
    <w:rsid w:val="009C5BD1"/>
    <w:rsid w:val="009C5C92"/>
    <w:rsid w:val="009C6E56"/>
    <w:rsid w:val="009C77DF"/>
    <w:rsid w:val="009C78BC"/>
    <w:rsid w:val="009C7936"/>
    <w:rsid w:val="009D00B0"/>
    <w:rsid w:val="009D1D65"/>
    <w:rsid w:val="009D2428"/>
    <w:rsid w:val="009D3DE7"/>
    <w:rsid w:val="009D4407"/>
    <w:rsid w:val="009D6407"/>
    <w:rsid w:val="009D652D"/>
    <w:rsid w:val="009E024C"/>
    <w:rsid w:val="009E17BE"/>
    <w:rsid w:val="009E18C9"/>
    <w:rsid w:val="009E1CD7"/>
    <w:rsid w:val="009E2238"/>
    <w:rsid w:val="009E26B6"/>
    <w:rsid w:val="009E4D21"/>
    <w:rsid w:val="009E50AE"/>
    <w:rsid w:val="009E5BAD"/>
    <w:rsid w:val="009E6728"/>
    <w:rsid w:val="009E67EA"/>
    <w:rsid w:val="009F0E77"/>
    <w:rsid w:val="009F198E"/>
    <w:rsid w:val="009F2845"/>
    <w:rsid w:val="009F3A41"/>
    <w:rsid w:val="009F4BA4"/>
    <w:rsid w:val="009F56D0"/>
    <w:rsid w:val="00A003FA"/>
    <w:rsid w:val="00A01041"/>
    <w:rsid w:val="00A017A2"/>
    <w:rsid w:val="00A02001"/>
    <w:rsid w:val="00A028D3"/>
    <w:rsid w:val="00A04735"/>
    <w:rsid w:val="00A05FD4"/>
    <w:rsid w:val="00A061CE"/>
    <w:rsid w:val="00A06AE2"/>
    <w:rsid w:val="00A07499"/>
    <w:rsid w:val="00A07778"/>
    <w:rsid w:val="00A07C93"/>
    <w:rsid w:val="00A10967"/>
    <w:rsid w:val="00A113C3"/>
    <w:rsid w:val="00A115CB"/>
    <w:rsid w:val="00A118AA"/>
    <w:rsid w:val="00A122D1"/>
    <w:rsid w:val="00A12759"/>
    <w:rsid w:val="00A15E39"/>
    <w:rsid w:val="00A15F25"/>
    <w:rsid w:val="00A16921"/>
    <w:rsid w:val="00A16CB0"/>
    <w:rsid w:val="00A17481"/>
    <w:rsid w:val="00A17653"/>
    <w:rsid w:val="00A17743"/>
    <w:rsid w:val="00A1775A"/>
    <w:rsid w:val="00A20015"/>
    <w:rsid w:val="00A2148A"/>
    <w:rsid w:val="00A22D11"/>
    <w:rsid w:val="00A23129"/>
    <w:rsid w:val="00A231C9"/>
    <w:rsid w:val="00A2744A"/>
    <w:rsid w:val="00A27CAB"/>
    <w:rsid w:val="00A27F84"/>
    <w:rsid w:val="00A30AC4"/>
    <w:rsid w:val="00A32AE2"/>
    <w:rsid w:val="00A335F6"/>
    <w:rsid w:val="00A33AB4"/>
    <w:rsid w:val="00A350B3"/>
    <w:rsid w:val="00A3513D"/>
    <w:rsid w:val="00A4018B"/>
    <w:rsid w:val="00A40E58"/>
    <w:rsid w:val="00A41A3D"/>
    <w:rsid w:val="00A41B17"/>
    <w:rsid w:val="00A41B60"/>
    <w:rsid w:val="00A42134"/>
    <w:rsid w:val="00A43890"/>
    <w:rsid w:val="00A43D0B"/>
    <w:rsid w:val="00A43FC0"/>
    <w:rsid w:val="00A446B3"/>
    <w:rsid w:val="00A46D0C"/>
    <w:rsid w:val="00A4757A"/>
    <w:rsid w:val="00A503ED"/>
    <w:rsid w:val="00A508AD"/>
    <w:rsid w:val="00A52EBD"/>
    <w:rsid w:val="00A55798"/>
    <w:rsid w:val="00A55C64"/>
    <w:rsid w:val="00A55F5E"/>
    <w:rsid w:val="00A600D6"/>
    <w:rsid w:val="00A608BA"/>
    <w:rsid w:val="00A608BD"/>
    <w:rsid w:val="00A62973"/>
    <w:rsid w:val="00A62EA0"/>
    <w:rsid w:val="00A63044"/>
    <w:rsid w:val="00A634C8"/>
    <w:rsid w:val="00A63DD4"/>
    <w:rsid w:val="00A65CE7"/>
    <w:rsid w:val="00A67AB9"/>
    <w:rsid w:val="00A706BC"/>
    <w:rsid w:val="00A7099B"/>
    <w:rsid w:val="00A71687"/>
    <w:rsid w:val="00A72DEF"/>
    <w:rsid w:val="00A736ED"/>
    <w:rsid w:val="00A73C17"/>
    <w:rsid w:val="00A73F8A"/>
    <w:rsid w:val="00A74854"/>
    <w:rsid w:val="00A773CF"/>
    <w:rsid w:val="00A80281"/>
    <w:rsid w:val="00A80AFD"/>
    <w:rsid w:val="00A80C9C"/>
    <w:rsid w:val="00A80D83"/>
    <w:rsid w:val="00A810F1"/>
    <w:rsid w:val="00A8448E"/>
    <w:rsid w:val="00A848BE"/>
    <w:rsid w:val="00A84D08"/>
    <w:rsid w:val="00A86F2F"/>
    <w:rsid w:val="00A87980"/>
    <w:rsid w:val="00A87F30"/>
    <w:rsid w:val="00A902DE"/>
    <w:rsid w:val="00A90957"/>
    <w:rsid w:val="00A9288A"/>
    <w:rsid w:val="00A959C7"/>
    <w:rsid w:val="00A97D72"/>
    <w:rsid w:val="00AA0927"/>
    <w:rsid w:val="00AA0CEF"/>
    <w:rsid w:val="00AA15A6"/>
    <w:rsid w:val="00AA2FBD"/>
    <w:rsid w:val="00AA52BF"/>
    <w:rsid w:val="00AA6098"/>
    <w:rsid w:val="00AA68ED"/>
    <w:rsid w:val="00AA6DE3"/>
    <w:rsid w:val="00AA7290"/>
    <w:rsid w:val="00AB05D0"/>
    <w:rsid w:val="00AB21D0"/>
    <w:rsid w:val="00AB4FDA"/>
    <w:rsid w:val="00AB75DD"/>
    <w:rsid w:val="00AB7A66"/>
    <w:rsid w:val="00AB7D0F"/>
    <w:rsid w:val="00AC0471"/>
    <w:rsid w:val="00AC0A98"/>
    <w:rsid w:val="00AC0C97"/>
    <w:rsid w:val="00AC1970"/>
    <w:rsid w:val="00AC1C79"/>
    <w:rsid w:val="00AC2062"/>
    <w:rsid w:val="00AC272A"/>
    <w:rsid w:val="00AC37C4"/>
    <w:rsid w:val="00AC39A9"/>
    <w:rsid w:val="00AC5A37"/>
    <w:rsid w:val="00AC61F8"/>
    <w:rsid w:val="00AD1EBF"/>
    <w:rsid w:val="00AD21E4"/>
    <w:rsid w:val="00AD2B42"/>
    <w:rsid w:val="00AD3D3B"/>
    <w:rsid w:val="00AD5B42"/>
    <w:rsid w:val="00AD6048"/>
    <w:rsid w:val="00AD76CB"/>
    <w:rsid w:val="00AE0B3F"/>
    <w:rsid w:val="00AE10B5"/>
    <w:rsid w:val="00AE2B59"/>
    <w:rsid w:val="00AE2DEC"/>
    <w:rsid w:val="00AE3A84"/>
    <w:rsid w:val="00AE684D"/>
    <w:rsid w:val="00AE6ABA"/>
    <w:rsid w:val="00AE6ACE"/>
    <w:rsid w:val="00AE79B2"/>
    <w:rsid w:val="00AF18BA"/>
    <w:rsid w:val="00AF21E6"/>
    <w:rsid w:val="00AF2E3D"/>
    <w:rsid w:val="00AF4B2B"/>
    <w:rsid w:val="00AF5154"/>
    <w:rsid w:val="00AF51F3"/>
    <w:rsid w:val="00AF5354"/>
    <w:rsid w:val="00AF5D4E"/>
    <w:rsid w:val="00AF5FF0"/>
    <w:rsid w:val="00B0142F"/>
    <w:rsid w:val="00B01E33"/>
    <w:rsid w:val="00B03BB9"/>
    <w:rsid w:val="00B03DF1"/>
    <w:rsid w:val="00B05113"/>
    <w:rsid w:val="00B05B1B"/>
    <w:rsid w:val="00B07164"/>
    <w:rsid w:val="00B10CEA"/>
    <w:rsid w:val="00B11FE6"/>
    <w:rsid w:val="00B139E5"/>
    <w:rsid w:val="00B13D7C"/>
    <w:rsid w:val="00B160D1"/>
    <w:rsid w:val="00B16397"/>
    <w:rsid w:val="00B16964"/>
    <w:rsid w:val="00B17683"/>
    <w:rsid w:val="00B17AB0"/>
    <w:rsid w:val="00B17DC6"/>
    <w:rsid w:val="00B203AA"/>
    <w:rsid w:val="00B21A08"/>
    <w:rsid w:val="00B2365D"/>
    <w:rsid w:val="00B23BDA"/>
    <w:rsid w:val="00B2430E"/>
    <w:rsid w:val="00B24704"/>
    <w:rsid w:val="00B2506E"/>
    <w:rsid w:val="00B2565D"/>
    <w:rsid w:val="00B26CD2"/>
    <w:rsid w:val="00B26E72"/>
    <w:rsid w:val="00B2799A"/>
    <w:rsid w:val="00B31121"/>
    <w:rsid w:val="00B31D2B"/>
    <w:rsid w:val="00B31EB9"/>
    <w:rsid w:val="00B321AD"/>
    <w:rsid w:val="00B32859"/>
    <w:rsid w:val="00B3352F"/>
    <w:rsid w:val="00B339B0"/>
    <w:rsid w:val="00B33ACC"/>
    <w:rsid w:val="00B3515E"/>
    <w:rsid w:val="00B35389"/>
    <w:rsid w:val="00B35750"/>
    <w:rsid w:val="00B358BD"/>
    <w:rsid w:val="00B36438"/>
    <w:rsid w:val="00B365CA"/>
    <w:rsid w:val="00B40A54"/>
    <w:rsid w:val="00B42724"/>
    <w:rsid w:val="00B43034"/>
    <w:rsid w:val="00B44B69"/>
    <w:rsid w:val="00B45059"/>
    <w:rsid w:val="00B462D0"/>
    <w:rsid w:val="00B4634A"/>
    <w:rsid w:val="00B46835"/>
    <w:rsid w:val="00B4715E"/>
    <w:rsid w:val="00B50148"/>
    <w:rsid w:val="00B5030E"/>
    <w:rsid w:val="00B5074B"/>
    <w:rsid w:val="00B50781"/>
    <w:rsid w:val="00B51F3C"/>
    <w:rsid w:val="00B530AC"/>
    <w:rsid w:val="00B539EF"/>
    <w:rsid w:val="00B53A07"/>
    <w:rsid w:val="00B53A69"/>
    <w:rsid w:val="00B5413D"/>
    <w:rsid w:val="00B5466C"/>
    <w:rsid w:val="00B54C49"/>
    <w:rsid w:val="00B55BCE"/>
    <w:rsid w:val="00B57519"/>
    <w:rsid w:val="00B6186F"/>
    <w:rsid w:val="00B61CA2"/>
    <w:rsid w:val="00B62D24"/>
    <w:rsid w:val="00B647A0"/>
    <w:rsid w:val="00B67EC7"/>
    <w:rsid w:val="00B73F5D"/>
    <w:rsid w:val="00B76395"/>
    <w:rsid w:val="00B7698F"/>
    <w:rsid w:val="00B76A92"/>
    <w:rsid w:val="00B770A9"/>
    <w:rsid w:val="00B77BF0"/>
    <w:rsid w:val="00B77FFA"/>
    <w:rsid w:val="00B80253"/>
    <w:rsid w:val="00B8069B"/>
    <w:rsid w:val="00B81608"/>
    <w:rsid w:val="00B81992"/>
    <w:rsid w:val="00B819AD"/>
    <w:rsid w:val="00B81E3E"/>
    <w:rsid w:val="00B8263F"/>
    <w:rsid w:val="00B845F3"/>
    <w:rsid w:val="00B8515F"/>
    <w:rsid w:val="00B85F06"/>
    <w:rsid w:val="00B868C6"/>
    <w:rsid w:val="00B907C0"/>
    <w:rsid w:val="00B9123D"/>
    <w:rsid w:val="00B91878"/>
    <w:rsid w:val="00B935AA"/>
    <w:rsid w:val="00B935BC"/>
    <w:rsid w:val="00B956FD"/>
    <w:rsid w:val="00B976FF"/>
    <w:rsid w:val="00BA0836"/>
    <w:rsid w:val="00BA3C9A"/>
    <w:rsid w:val="00BA4357"/>
    <w:rsid w:val="00BA5E14"/>
    <w:rsid w:val="00BA7118"/>
    <w:rsid w:val="00BA7459"/>
    <w:rsid w:val="00BB021F"/>
    <w:rsid w:val="00BB031E"/>
    <w:rsid w:val="00BB0679"/>
    <w:rsid w:val="00BB1AFF"/>
    <w:rsid w:val="00BB1BEB"/>
    <w:rsid w:val="00BB20FF"/>
    <w:rsid w:val="00BB347A"/>
    <w:rsid w:val="00BB3CBD"/>
    <w:rsid w:val="00BB5234"/>
    <w:rsid w:val="00BB6032"/>
    <w:rsid w:val="00BB6B8F"/>
    <w:rsid w:val="00BB72FB"/>
    <w:rsid w:val="00BB7945"/>
    <w:rsid w:val="00BB7AB2"/>
    <w:rsid w:val="00BB7BEA"/>
    <w:rsid w:val="00BC0849"/>
    <w:rsid w:val="00BC0F7D"/>
    <w:rsid w:val="00BC2375"/>
    <w:rsid w:val="00BC2612"/>
    <w:rsid w:val="00BC3451"/>
    <w:rsid w:val="00BC4A80"/>
    <w:rsid w:val="00BC52B2"/>
    <w:rsid w:val="00BC5C12"/>
    <w:rsid w:val="00BD0CA1"/>
    <w:rsid w:val="00BD1B2C"/>
    <w:rsid w:val="00BD2143"/>
    <w:rsid w:val="00BD3B96"/>
    <w:rsid w:val="00BD4967"/>
    <w:rsid w:val="00BD4977"/>
    <w:rsid w:val="00BD5536"/>
    <w:rsid w:val="00BD563E"/>
    <w:rsid w:val="00BD6698"/>
    <w:rsid w:val="00BD67DB"/>
    <w:rsid w:val="00BD7416"/>
    <w:rsid w:val="00BD79F9"/>
    <w:rsid w:val="00BE02E7"/>
    <w:rsid w:val="00BE1DCB"/>
    <w:rsid w:val="00BE247A"/>
    <w:rsid w:val="00BE4626"/>
    <w:rsid w:val="00BE47F5"/>
    <w:rsid w:val="00BE4DE5"/>
    <w:rsid w:val="00BE506B"/>
    <w:rsid w:val="00BE56E6"/>
    <w:rsid w:val="00BE5B53"/>
    <w:rsid w:val="00BE6091"/>
    <w:rsid w:val="00BE7884"/>
    <w:rsid w:val="00BF1534"/>
    <w:rsid w:val="00BF1969"/>
    <w:rsid w:val="00BF1AE8"/>
    <w:rsid w:val="00BF2B79"/>
    <w:rsid w:val="00BF2DFC"/>
    <w:rsid w:val="00BF2E05"/>
    <w:rsid w:val="00BF3234"/>
    <w:rsid w:val="00BF3B5E"/>
    <w:rsid w:val="00BF3C6F"/>
    <w:rsid w:val="00BF4587"/>
    <w:rsid w:val="00BF4C8A"/>
    <w:rsid w:val="00BF5418"/>
    <w:rsid w:val="00BF57DC"/>
    <w:rsid w:val="00BF5D15"/>
    <w:rsid w:val="00BF5EB4"/>
    <w:rsid w:val="00C01A20"/>
    <w:rsid w:val="00C038DE"/>
    <w:rsid w:val="00C03D1E"/>
    <w:rsid w:val="00C04954"/>
    <w:rsid w:val="00C0694F"/>
    <w:rsid w:val="00C070A4"/>
    <w:rsid w:val="00C0711B"/>
    <w:rsid w:val="00C11130"/>
    <w:rsid w:val="00C11727"/>
    <w:rsid w:val="00C11CE2"/>
    <w:rsid w:val="00C12179"/>
    <w:rsid w:val="00C12EE4"/>
    <w:rsid w:val="00C13FD8"/>
    <w:rsid w:val="00C15AFF"/>
    <w:rsid w:val="00C16546"/>
    <w:rsid w:val="00C169A4"/>
    <w:rsid w:val="00C16D2B"/>
    <w:rsid w:val="00C17664"/>
    <w:rsid w:val="00C1778C"/>
    <w:rsid w:val="00C1795C"/>
    <w:rsid w:val="00C17D73"/>
    <w:rsid w:val="00C204DF"/>
    <w:rsid w:val="00C21F8B"/>
    <w:rsid w:val="00C2221C"/>
    <w:rsid w:val="00C22775"/>
    <w:rsid w:val="00C22C98"/>
    <w:rsid w:val="00C23E03"/>
    <w:rsid w:val="00C2472B"/>
    <w:rsid w:val="00C24E1E"/>
    <w:rsid w:val="00C25073"/>
    <w:rsid w:val="00C25163"/>
    <w:rsid w:val="00C25B8E"/>
    <w:rsid w:val="00C25C7E"/>
    <w:rsid w:val="00C30782"/>
    <w:rsid w:val="00C312A9"/>
    <w:rsid w:val="00C31582"/>
    <w:rsid w:val="00C31D32"/>
    <w:rsid w:val="00C32168"/>
    <w:rsid w:val="00C32DC7"/>
    <w:rsid w:val="00C341DA"/>
    <w:rsid w:val="00C34541"/>
    <w:rsid w:val="00C37362"/>
    <w:rsid w:val="00C40193"/>
    <w:rsid w:val="00C40D6C"/>
    <w:rsid w:val="00C40EB0"/>
    <w:rsid w:val="00C4381D"/>
    <w:rsid w:val="00C45F4B"/>
    <w:rsid w:val="00C4638B"/>
    <w:rsid w:val="00C465FF"/>
    <w:rsid w:val="00C473BF"/>
    <w:rsid w:val="00C5049B"/>
    <w:rsid w:val="00C506AF"/>
    <w:rsid w:val="00C523F9"/>
    <w:rsid w:val="00C53DA0"/>
    <w:rsid w:val="00C544B1"/>
    <w:rsid w:val="00C5496D"/>
    <w:rsid w:val="00C556C5"/>
    <w:rsid w:val="00C578DD"/>
    <w:rsid w:val="00C60905"/>
    <w:rsid w:val="00C6142F"/>
    <w:rsid w:val="00C61C7D"/>
    <w:rsid w:val="00C62892"/>
    <w:rsid w:val="00C62B1A"/>
    <w:rsid w:val="00C6528A"/>
    <w:rsid w:val="00C65380"/>
    <w:rsid w:val="00C65E16"/>
    <w:rsid w:val="00C67692"/>
    <w:rsid w:val="00C72E47"/>
    <w:rsid w:val="00C733F6"/>
    <w:rsid w:val="00C736DE"/>
    <w:rsid w:val="00C73E54"/>
    <w:rsid w:val="00C740DA"/>
    <w:rsid w:val="00C80A6B"/>
    <w:rsid w:val="00C80C3B"/>
    <w:rsid w:val="00C81A93"/>
    <w:rsid w:val="00C83203"/>
    <w:rsid w:val="00C844C5"/>
    <w:rsid w:val="00C84BE1"/>
    <w:rsid w:val="00C85B16"/>
    <w:rsid w:val="00C86A53"/>
    <w:rsid w:val="00C86D02"/>
    <w:rsid w:val="00C87186"/>
    <w:rsid w:val="00C871A0"/>
    <w:rsid w:val="00C8798F"/>
    <w:rsid w:val="00C87FBE"/>
    <w:rsid w:val="00C90E9B"/>
    <w:rsid w:val="00C9197F"/>
    <w:rsid w:val="00C91D9F"/>
    <w:rsid w:val="00C934E0"/>
    <w:rsid w:val="00C93A95"/>
    <w:rsid w:val="00C94D14"/>
    <w:rsid w:val="00C97B39"/>
    <w:rsid w:val="00CA0D22"/>
    <w:rsid w:val="00CA154A"/>
    <w:rsid w:val="00CA4D54"/>
    <w:rsid w:val="00CA5BFC"/>
    <w:rsid w:val="00CA7429"/>
    <w:rsid w:val="00CA7A11"/>
    <w:rsid w:val="00CB0033"/>
    <w:rsid w:val="00CB0064"/>
    <w:rsid w:val="00CB0B1C"/>
    <w:rsid w:val="00CB1337"/>
    <w:rsid w:val="00CB163A"/>
    <w:rsid w:val="00CB190B"/>
    <w:rsid w:val="00CB26AA"/>
    <w:rsid w:val="00CB4E86"/>
    <w:rsid w:val="00CB5FE6"/>
    <w:rsid w:val="00CB6254"/>
    <w:rsid w:val="00CB68C1"/>
    <w:rsid w:val="00CB7705"/>
    <w:rsid w:val="00CB7AB9"/>
    <w:rsid w:val="00CC112E"/>
    <w:rsid w:val="00CC2118"/>
    <w:rsid w:val="00CC3ACF"/>
    <w:rsid w:val="00CC3C99"/>
    <w:rsid w:val="00CC4E90"/>
    <w:rsid w:val="00CC543F"/>
    <w:rsid w:val="00CC70E6"/>
    <w:rsid w:val="00CC76B6"/>
    <w:rsid w:val="00CD009D"/>
    <w:rsid w:val="00CD04B0"/>
    <w:rsid w:val="00CD064E"/>
    <w:rsid w:val="00CD078E"/>
    <w:rsid w:val="00CD1C28"/>
    <w:rsid w:val="00CD1D92"/>
    <w:rsid w:val="00CD2C88"/>
    <w:rsid w:val="00CD3BDA"/>
    <w:rsid w:val="00CD5E70"/>
    <w:rsid w:val="00CE0B54"/>
    <w:rsid w:val="00CE139E"/>
    <w:rsid w:val="00CE2FBD"/>
    <w:rsid w:val="00CE309F"/>
    <w:rsid w:val="00CE65AC"/>
    <w:rsid w:val="00CE6A71"/>
    <w:rsid w:val="00CE6C5E"/>
    <w:rsid w:val="00CE7512"/>
    <w:rsid w:val="00CE7627"/>
    <w:rsid w:val="00CE7ABD"/>
    <w:rsid w:val="00CF089A"/>
    <w:rsid w:val="00CF2EC2"/>
    <w:rsid w:val="00CF3218"/>
    <w:rsid w:val="00CF40B5"/>
    <w:rsid w:val="00CF4EBA"/>
    <w:rsid w:val="00CF5D16"/>
    <w:rsid w:val="00CF6879"/>
    <w:rsid w:val="00CF71D6"/>
    <w:rsid w:val="00CF7762"/>
    <w:rsid w:val="00D00144"/>
    <w:rsid w:val="00D045E2"/>
    <w:rsid w:val="00D0587D"/>
    <w:rsid w:val="00D060B8"/>
    <w:rsid w:val="00D067C1"/>
    <w:rsid w:val="00D07103"/>
    <w:rsid w:val="00D14520"/>
    <w:rsid w:val="00D14ACA"/>
    <w:rsid w:val="00D15FDF"/>
    <w:rsid w:val="00D162B2"/>
    <w:rsid w:val="00D16D2C"/>
    <w:rsid w:val="00D17B6D"/>
    <w:rsid w:val="00D20A72"/>
    <w:rsid w:val="00D22068"/>
    <w:rsid w:val="00D225B9"/>
    <w:rsid w:val="00D2392A"/>
    <w:rsid w:val="00D24CC3"/>
    <w:rsid w:val="00D24E9E"/>
    <w:rsid w:val="00D25443"/>
    <w:rsid w:val="00D25F18"/>
    <w:rsid w:val="00D2611A"/>
    <w:rsid w:val="00D2657F"/>
    <w:rsid w:val="00D26985"/>
    <w:rsid w:val="00D3006C"/>
    <w:rsid w:val="00D3054D"/>
    <w:rsid w:val="00D30A50"/>
    <w:rsid w:val="00D31608"/>
    <w:rsid w:val="00D3186B"/>
    <w:rsid w:val="00D326CB"/>
    <w:rsid w:val="00D339EF"/>
    <w:rsid w:val="00D346A6"/>
    <w:rsid w:val="00D3548F"/>
    <w:rsid w:val="00D36630"/>
    <w:rsid w:val="00D36A94"/>
    <w:rsid w:val="00D37616"/>
    <w:rsid w:val="00D37E32"/>
    <w:rsid w:val="00D40A1C"/>
    <w:rsid w:val="00D42518"/>
    <w:rsid w:val="00D438EC"/>
    <w:rsid w:val="00D44A20"/>
    <w:rsid w:val="00D44B37"/>
    <w:rsid w:val="00D4564A"/>
    <w:rsid w:val="00D456CC"/>
    <w:rsid w:val="00D47955"/>
    <w:rsid w:val="00D529CA"/>
    <w:rsid w:val="00D55041"/>
    <w:rsid w:val="00D55172"/>
    <w:rsid w:val="00D55CD8"/>
    <w:rsid w:val="00D60976"/>
    <w:rsid w:val="00D626DA"/>
    <w:rsid w:val="00D6511E"/>
    <w:rsid w:val="00D656DD"/>
    <w:rsid w:val="00D65B87"/>
    <w:rsid w:val="00D65BF0"/>
    <w:rsid w:val="00D660FE"/>
    <w:rsid w:val="00D665BA"/>
    <w:rsid w:val="00D66A5C"/>
    <w:rsid w:val="00D672A7"/>
    <w:rsid w:val="00D679F5"/>
    <w:rsid w:val="00D7061A"/>
    <w:rsid w:val="00D70F54"/>
    <w:rsid w:val="00D71715"/>
    <w:rsid w:val="00D7178B"/>
    <w:rsid w:val="00D71E44"/>
    <w:rsid w:val="00D74AC7"/>
    <w:rsid w:val="00D76CC2"/>
    <w:rsid w:val="00D81444"/>
    <w:rsid w:val="00D819B4"/>
    <w:rsid w:val="00D84136"/>
    <w:rsid w:val="00D845D1"/>
    <w:rsid w:val="00D8498E"/>
    <w:rsid w:val="00D850D9"/>
    <w:rsid w:val="00D90AFB"/>
    <w:rsid w:val="00D91931"/>
    <w:rsid w:val="00D91997"/>
    <w:rsid w:val="00D9507C"/>
    <w:rsid w:val="00D954E1"/>
    <w:rsid w:val="00D9574C"/>
    <w:rsid w:val="00D976BC"/>
    <w:rsid w:val="00DA1B73"/>
    <w:rsid w:val="00DA2F78"/>
    <w:rsid w:val="00DA2F81"/>
    <w:rsid w:val="00DA3253"/>
    <w:rsid w:val="00DA3732"/>
    <w:rsid w:val="00DA3F53"/>
    <w:rsid w:val="00DA5806"/>
    <w:rsid w:val="00DA681D"/>
    <w:rsid w:val="00DA6A30"/>
    <w:rsid w:val="00DA6C7B"/>
    <w:rsid w:val="00DA7ADE"/>
    <w:rsid w:val="00DB03C1"/>
    <w:rsid w:val="00DB06C6"/>
    <w:rsid w:val="00DB2DED"/>
    <w:rsid w:val="00DB33C4"/>
    <w:rsid w:val="00DB3438"/>
    <w:rsid w:val="00DB4120"/>
    <w:rsid w:val="00DB6750"/>
    <w:rsid w:val="00DB7FE1"/>
    <w:rsid w:val="00DC07D6"/>
    <w:rsid w:val="00DC0BC3"/>
    <w:rsid w:val="00DC2993"/>
    <w:rsid w:val="00DC5F00"/>
    <w:rsid w:val="00DC6837"/>
    <w:rsid w:val="00DC6A79"/>
    <w:rsid w:val="00DD24D3"/>
    <w:rsid w:val="00DD42E2"/>
    <w:rsid w:val="00DD5155"/>
    <w:rsid w:val="00DD64C2"/>
    <w:rsid w:val="00DD6A35"/>
    <w:rsid w:val="00DE09F3"/>
    <w:rsid w:val="00DE1FC5"/>
    <w:rsid w:val="00DE3780"/>
    <w:rsid w:val="00DE3EE7"/>
    <w:rsid w:val="00DE61C1"/>
    <w:rsid w:val="00DF1556"/>
    <w:rsid w:val="00DF15C2"/>
    <w:rsid w:val="00DF20EA"/>
    <w:rsid w:val="00DF4941"/>
    <w:rsid w:val="00DF5235"/>
    <w:rsid w:val="00DF548F"/>
    <w:rsid w:val="00DF7E87"/>
    <w:rsid w:val="00E01252"/>
    <w:rsid w:val="00E01891"/>
    <w:rsid w:val="00E04324"/>
    <w:rsid w:val="00E0446C"/>
    <w:rsid w:val="00E062BE"/>
    <w:rsid w:val="00E0679C"/>
    <w:rsid w:val="00E0783E"/>
    <w:rsid w:val="00E078EC"/>
    <w:rsid w:val="00E10778"/>
    <w:rsid w:val="00E10FB0"/>
    <w:rsid w:val="00E11365"/>
    <w:rsid w:val="00E128C5"/>
    <w:rsid w:val="00E12C53"/>
    <w:rsid w:val="00E13162"/>
    <w:rsid w:val="00E134A3"/>
    <w:rsid w:val="00E13C97"/>
    <w:rsid w:val="00E141E2"/>
    <w:rsid w:val="00E144C5"/>
    <w:rsid w:val="00E14E86"/>
    <w:rsid w:val="00E150C6"/>
    <w:rsid w:val="00E21673"/>
    <w:rsid w:val="00E21CBA"/>
    <w:rsid w:val="00E2301B"/>
    <w:rsid w:val="00E23B85"/>
    <w:rsid w:val="00E23D95"/>
    <w:rsid w:val="00E2683F"/>
    <w:rsid w:val="00E27AFA"/>
    <w:rsid w:val="00E31AA3"/>
    <w:rsid w:val="00E31D2B"/>
    <w:rsid w:val="00E31E2F"/>
    <w:rsid w:val="00E31E8C"/>
    <w:rsid w:val="00E32106"/>
    <w:rsid w:val="00E34174"/>
    <w:rsid w:val="00E349F4"/>
    <w:rsid w:val="00E3569C"/>
    <w:rsid w:val="00E409DD"/>
    <w:rsid w:val="00E40C10"/>
    <w:rsid w:val="00E424E0"/>
    <w:rsid w:val="00E425BA"/>
    <w:rsid w:val="00E427D1"/>
    <w:rsid w:val="00E42E03"/>
    <w:rsid w:val="00E433DA"/>
    <w:rsid w:val="00E452CE"/>
    <w:rsid w:val="00E45A38"/>
    <w:rsid w:val="00E4607A"/>
    <w:rsid w:val="00E47048"/>
    <w:rsid w:val="00E515F9"/>
    <w:rsid w:val="00E54EF0"/>
    <w:rsid w:val="00E557FC"/>
    <w:rsid w:val="00E57B2D"/>
    <w:rsid w:val="00E6150F"/>
    <w:rsid w:val="00E620DC"/>
    <w:rsid w:val="00E63FF9"/>
    <w:rsid w:val="00E65D2D"/>
    <w:rsid w:val="00E65E4F"/>
    <w:rsid w:val="00E711D0"/>
    <w:rsid w:val="00E7165B"/>
    <w:rsid w:val="00E71D74"/>
    <w:rsid w:val="00E71DEC"/>
    <w:rsid w:val="00E7451A"/>
    <w:rsid w:val="00E76058"/>
    <w:rsid w:val="00E762EE"/>
    <w:rsid w:val="00E76D7A"/>
    <w:rsid w:val="00E77398"/>
    <w:rsid w:val="00E8003C"/>
    <w:rsid w:val="00E80B9F"/>
    <w:rsid w:val="00E80CC2"/>
    <w:rsid w:val="00E82515"/>
    <w:rsid w:val="00E8301C"/>
    <w:rsid w:val="00E841F6"/>
    <w:rsid w:val="00E862BE"/>
    <w:rsid w:val="00E8658A"/>
    <w:rsid w:val="00E90037"/>
    <w:rsid w:val="00E909DB"/>
    <w:rsid w:val="00E91913"/>
    <w:rsid w:val="00E9300D"/>
    <w:rsid w:val="00E944C3"/>
    <w:rsid w:val="00E94FB2"/>
    <w:rsid w:val="00E96467"/>
    <w:rsid w:val="00E967B2"/>
    <w:rsid w:val="00E97C01"/>
    <w:rsid w:val="00E97E2C"/>
    <w:rsid w:val="00EA15F5"/>
    <w:rsid w:val="00EA3589"/>
    <w:rsid w:val="00EA520E"/>
    <w:rsid w:val="00EA7830"/>
    <w:rsid w:val="00EA7A15"/>
    <w:rsid w:val="00EA7DE9"/>
    <w:rsid w:val="00EB32CB"/>
    <w:rsid w:val="00EB4869"/>
    <w:rsid w:val="00EB5098"/>
    <w:rsid w:val="00EB5ACC"/>
    <w:rsid w:val="00EB7565"/>
    <w:rsid w:val="00EB791E"/>
    <w:rsid w:val="00EC1308"/>
    <w:rsid w:val="00EC1A20"/>
    <w:rsid w:val="00EC33B5"/>
    <w:rsid w:val="00EC59AA"/>
    <w:rsid w:val="00EC71AC"/>
    <w:rsid w:val="00EC7645"/>
    <w:rsid w:val="00EC7A44"/>
    <w:rsid w:val="00ED0073"/>
    <w:rsid w:val="00ED050B"/>
    <w:rsid w:val="00ED20DD"/>
    <w:rsid w:val="00ED2AA7"/>
    <w:rsid w:val="00ED3857"/>
    <w:rsid w:val="00ED38EB"/>
    <w:rsid w:val="00ED3BCC"/>
    <w:rsid w:val="00ED4038"/>
    <w:rsid w:val="00ED43E9"/>
    <w:rsid w:val="00ED49FD"/>
    <w:rsid w:val="00ED56DA"/>
    <w:rsid w:val="00ED6966"/>
    <w:rsid w:val="00EE063B"/>
    <w:rsid w:val="00EE08A1"/>
    <w:rsid w:val="00EE0D76"/>
    <w:rsid w:val="00EE17B7"/>
    <w:rsid w:val="00EE36CA"/>
    <w:rsid w:val="00EE38A8"/>
    <w:rsid w:val="00EE43FE"/>
    <w:rsid w:val="00EE4647"/>
    <w:rsid w:val="00EE48B7"/>
    <w:rsid w:val="00EE4A99"/>
    <w:rsid w:val="00EE50FB"/>
    <w:rsid w:val="00EE545A"/>
    <w:rsid w:val="00EE5B4D"/>
    <w:rsid w:val="00EE7298"/>
    <w:rsid w:val="00EE733E"/>
    <w:rsid w:val="00EE7B84"/>
    <w:rsid w:val="00EF01C2"/>
    <w:rsid w:val="00EF099F"/>
    <w:rsid w:val="00EF1AC6"/>
    <w:rsid w:val="00EF1DE1"/>
    <w:rsid w:val="00EF2BCD"/>
    <w:rsid w:val="00EF4FDF"/>
    <w:rsid w:val="00EF68F6"/>
    <w:rsid w:val="00EF6FBF"/>
    <w:rsid w:val="00F00F00"/>
    <w:rsid w:val="00F0263C"/>
    <w:rsid w:val="00F02F11"/>
    <w:rsid w:val="00F02F13"/>
    <w:rsid w:val="00F039EB"/>
    <w:rsid w:val="00F04835"/>
    <w:rsid w:val="00F04AC8"/>
    <w:rsid w:val="00F04F2C"/>
    <w:rsid w:val="00F052CE"/>
    <w:rsid w:val="00F063EB"/>
    <w:rsid w:val="00F067A9"/>
    <w:rsid w:val="00F068E4"/>
    <w:rsid w:val="00F11714"/>
    <w:rsid w:val="00F121D8"/>
    <w:rsid w:val="00F1247D"/>
    <w:rsid w:val="00F141A0"/>
    <w:rsid w:val="00F14633"/>
    <w:rsid w:val="00F14985"/>
    <w:rsid w:val="00F150FC"/>
    <w:rsid w:val="00F15119"/>
    <w:rsid w:val="00F15497"/>
    <w:rsid w:val="00F15695"/>
    <w:rsid w:val="00F166E1"/>
    <w:rsid w:val="00F16B5E"/>
    <w:rsid w:val="00F17131"/>
    <w:rsid w:val="00F20713"/>
    <w:rsid w:val="00F24AB4"/>
    <w:rsid w:val="00F25BEA"/>
    <w:rsid w:val="00F30106"/>
    <w:rsid w:val="00F302BE"/>
    <w:rsid w:val="00F3079F"/>
    <w:rsid w:val="00F309B0"/>
    <w:rsid w:val="00F30E82"/>
    <w:rsid w:val="00F318F0"/>
    <w:rsid w:val="00F31C08"/>
    <w:rsid w:val="00F32A56"/>
    <w:rsid w:val="00F339D1"/>
    <w:rsid w:val="00F34641"/>
    <w:rsid w:val="00F3507C"/>
    <w:rsid w:val="00F35AB5"/>
    <w:rsid w:val="00F35C7F"/>
    <w:rsid w:val="00F4143C"/>
    <w:rsid w:val="00F42DD2"/>
    <w:rsid w:val="00F42FC6"/>
    <w:rsid w:val="00F4366E"/>
    <w:rsid w:val="00F43D66"/>
    <w:rsid w:val="00F44207"/>
    <w:rsid w:val="00F44273"/>
    <w:rsid w:val="00F450DF"/>
    <w:rsid w:val="00F46024"/>
    <w:rsid w:val="00F50379"/>
    <w:rsid w:val="00F52E9C"/>
    <w:rsid w:val="00F545E0"/>
    <w:rsid w:val="00F55313"/>
    <w:rsid w:val="00F55F1F"/>
    <w:rsid w:val="00F567F6"/>
    <w:rsid w:val="00F56B2A"/>
    <w:rsid w:val="00F607BA"/>
    <w:rsid w:val="00F60E62"/>
    <w:rsid w:val="00F637DA"/>
    <w:rsid w:val="00F64812"/>
    <w:rsid w:val="00F649B4"/>
    <w:rsid w:val="00F71CE3"/>
    <w:rsid w:val="00F729A0"/>
    <w:rsid w:val="00F72D2B"/>
    <w:rsid w:val="00F730D7"/>
    <w:rsid w:val="00F73534"/>
    <w:rsid w:val="00F73C76"/>
    <w:rsid w:val="00F77C64"/>
    <w:rsid w:val="00F8284D"/>
    <w:rsid w:val="00F82BD5"/>
    <w:rsid w:val="00F84A6F"/>
    <w:rsid w:val="00F84ACF"/>
    <w:rsid w:val="00F86161"/>
    <w:rsid w:val="00F86913"/>
    <w:rsid w:val="00F86E90"/>
    <w:rsid w:val="00F878B4"/>
    <w:rsid w:val="00F90105"/>
    <w:rsid w:val="00F936C8"/>
    <w:rsid w:val="00F96E5D"/>
    <w:rsid w:val="00F97AF6"/>
    <w:rsid w:val="00FA01DE"/>
    <w:rsid w:val="00FA0FEB"/>
    <w:rsid w:val="00FA1D9A"/>
    <w:rsid w:val="00FA1EBE"/>
    <w:rsid w:val="00FA2FC2"/>
    <w:rsid w:val="00FA3EA2"/>
    <w:rsid w:val="00FB06F3"/>
    <w:rsid w:val="00FB2946"/>
    <w:rsid w:val="00FB32C3"/>
    <w:rsid w:val="00FB4279"/>
    <w:rsid w:val="00FB535B"/>
    <w:rsid w:val="00FB5985"/>
    <w:rsid w:val="00FB5BFE"/>
    <w:rsid w:val="00FC0325"/>
    <w:rsid w:val="00FC1583"/>
    <w:rsid w:val="00FC1CF9"/>
    <w:rsid w:val="00FC3553"/>
    <w:rsid w:val="00FC4D96"/>
    <w:rsid w:val="00FD0265"/>
    <w:rsid w:val="00FD15AD"/>
    <w:rsid w:val="00FD1CF2"/>
    <w:rsid w:val="00FD250E"/>
    <w:rsid w:val="00FD2F36"/>
    <w:rsid w:val="00FD3097"/>
    <w:rsid w:val="00FD4FF7"/>
    <w:rsid w:val="00FD5900"/>
    <w:rsid w:val="00FD6A62"/>
    <w:rsid w:val="00FD7563"/>
    <w:rsid w:val="00FD7A90"/>
    <w:rsid w:val="00FE0103"/>
    <w:rsid w:val="00FE1EE8"/>
    <w:rsid w:val="00FE3514"/>
    <w:rsid w:val="00FE35A2"/>
    <w:rsid w:val="00FE4AFE"/>
    <w:rsid w:val="00FF0BA5"/>
    <w:rsid w:val="00FF0C35"/>
    <w:rsid w:val="00FF35D0"/>
    <w:rsid w:val="00FF48B1"/>
    <w:rsid w:val="00FF4C70"/>
    <w:rsid w:val="00FF4EEB"/>
    <w:rsid w:val="00FF6B33"/>
    <w:rsid w:val="00FF7C8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rules v:ext="edit">
        <o:r id="V:Rule1" type="connector" idref="#AutoShape 4"/>
        <o:r id="V:Rule2" type="connector" idref="#Straight Arrow Connector 33"/>
        <o:r id="V:Rule3" type="connector" idref="#Straight Arrow Connector 32"/>
        <o:r id="V:Rule4" type="connector" idref="#Straight Arrow Connector 31"/>
        <o:r id="V:Rule5" type="connector" idref="#Straight Arrow Connector 29"/>
        <o:r id="V:Rule6" type="connector" idref="#Straight Arrow Connector 28"/>
        <o:r id="V:Rule7" type="connector" idref="#Straight Arrow Connector 23"/>
        <o:r id="V:Rule8" type="connector" idref="#Straight Arrow Connector 26"/>
        <o:r id="V:Rule9" type="connector" idref="#Straight Arrow Connector 20"/>
        <o:r id="V:Rule10" type="connector" idref="#Straight Arrow Connector 22"/>
        <o:r id="V:Rule11" type="connector" idref="#Straight Arrow Connector 10"/>
        <o:r id="V:Rule12" type="connector" idref="#Straight Arrow Connector 12"/>
        <o:r id="V:Rule13" type="connector" idref="#Straight Arrow Connector 11"/>
        <o:r id="V:Rule14" type="connector" idref="#Straight Arrow Connector 13"/>
        <o:r id="V:Rule15" type="connector" idref="#Straight Arrow Connector 4"/>
        <o:r id="V:Rule16" type="connector" idref="#Straight Arrow Connector 2"/>
        <o:r id="V:Rule17" type="connector" idref="#Straight Arrow Connector 3"/>
        <o:r id="V:Rule18" type="connector" idref="#Straight Arrow Connector 1"/>
        <o:r id="V:Rule19" type="connector" idref="#_x0000_s1135"/>
        <o:r id="V:Rule20" type="connector" idref="#_x0000_s1127"/>
        <o:r id="V:Rule21" type="connector" idref="#_x0000_s1119"/>
        <o:r id="V:Rule22" type="connector" idref="#_x0000_s1086"/>
        <o:r id="V:Rule23" type="connector" idref="#_x0000_s1105"/>
        <o:r id="V:Rule24" type="connector" idref="#_x0000_s1128"/>
        <o:r id="V:Rule25" type="connector" idref="#_x0000_s1117"/>
        <o:r id="V:Rule26" type="connector" idref="#_x0000_s1129"/>
        <o:r id="V:Rule27" type="connector" idref="#_x0000_s1137"/>
        <o:r id="V:Rule28" type="connector" idref="#_x0000_s1131"/>
        <o:r id="V:Rule29" type="connector" idref="#_x0000_s1132"/>
        <o:r id="V:Rule30" type="connector" idref="#_x0000_s1084"/>
        <o:r id="V:Rule31" type="connector" idref="#_x0000_s1115"/>
        <o:r id="V:Rule32" type="connector" idref="#_x0000_s1126"/>
        <o:r id="V:Rule33" type="connector" idref="#_x0000_s1080"/>
        <o:r id="V:Rule34" type="connector" idref="#_x0000_s1121"/>
        <o:r id="V:Rule35" type="connector" idref="#_x0000_s1118"/>
        <o:r id="V:Rule36" type="connector" idref="#_x0000_s1130"/>
        <o:r id="V:Rule37" type="connector" idref="#_x0000_s1079"/>
        <o:r id="V:Rule38" type="connector" idref="#_x0000_s1083"/>
        <o:r id="V:Rule39" type="connector" idref="#_x0000_s1082"/>
        <o:r id="V:Rule40" type="connector" idref="#_x0000_s1078"/>
        <o:r id="V:Rule41" type="connector" idref="#_x0000_s1081"/>
        <o:r id="V:Rule42" type="connector" idref="#_x0000_s1123"/>
        <o:r id="V:Rule43" type="connector" idref="#_x0000_s1077"/>
        <o:r id="V:Rule44" type="connector" idref="#_x0000_s1116"/>
        <o:r id="V:Rule45" type="connector" idref="#_x0000_s1138"/>
        <o:r id="V:Rule46" type="connector" idref="#_x0000_s1085"/>
        <o:r id="V:Rule47" type="connector" idref="#_x0000_s1114"/>
        <o:r id="V:Rule48" type="connector" idref="#_x0000_s1076"/>
        <o:r id="V:Rule49" type="connector" idref="#_x0000_s1106"/>
        <o:r id="V:Rule50" type="connector" idref="#_x0000_s1134"/>
        <o:r id="V:Rule51" type="connector" idref="#_x0000_s1124"/>
        <o:r id="V:Rule52" type="connector" idref="#_x0000_s1120"/>
        <o:r id="V:Rule53" type="connector" idref="#_x0000_s1125"/>
        <o:r id="V:Rule54" type="connector" idref="#_x0000_s1122"/>
        <o:r id="V:Rule55" type="connector" idref="#_x0000_s1113"/>
        <o:r id="V:Rule56" type="connector" idref="#_x0000_s1133"/>
        <o:r id="V:Rule57" type="connector" idref="#_x0000_s1139"/>
        <o:r id="V:Rule58" type="connector" idref="#_x0000_s1146"/>
        <o:r id="V:Rule59" type="connector" idref="#_x0000_s1145"/>
        <o:r id="V:Rule60" type="connector" idref="#_x0000_s1140"/>
        <o:r id="V:Rule61" type="connector" idref="#_x0000_s1144"/>
        <o:r id="V:Rule62" type="connector" idref="#_x0000_s1142"/>
        <o:r id="V:Rule63" type="connector" idref="#_x0000_s1141"/>
        <o:r id="V:Rule64" type="connector" idref="#_x0000_s11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70B7"/>
  </w:style>
  <w:style w:type="paragraph" w:styleId="Heading1">
    <w:name w:val="heading 1"/>
    <w:basedOn w:val="Normal"/>
    <w:next w:val="Normal"/>
    <w:link w:val="Heading1Char"/>
    <w:uiPriority w:val="9"/>
    <w:qFormat/>
    <w:rsid w:val="008552E6"/>
    <w:pPr>
      <w:keepNext/>
      <w:keepLines/>
      <w:spacing w:before="120" w:after="240" w:line="360" w:lineRule="auto"/>
      <w:jc w:val="center"/>
      <w:outlineLvl w:val="0"/>
    </w:pPr>
    <w:rPr>
      <w:rFonts w:asciiTheme="majorBidi" w:eastAsiaTheme="majorEastAsia" w:hAnsiTheme="majorBidi" w:cstheme="majorBidi"/>
      <w:b/>
      <w:bCs/>
      <w:sz w:val="24"/>
      <w:szCs w:val="28"/>
    </w:rPr>
  </w:style>
  <w:style w:type="paragraph" w:styleId="Heading2">
    <w:name w:val="heading 2"/>
    <w:basedOn w:val="Normal"/>
    <w:next w:val="Normal"/>
    <w:link w:val="Heading2Char"/>
    <w:uiPriority w:val="9"/>
    <w:unhideWhenUsed/>
    <w:qFormat/>
    <w:rsid w:val="00D07103"/>
    <w:pPr>
      <w:keepNext/>
      <w:keepLines/>
      <w:numPr>
        <w:numId w:val="1"/>
      </w:numPr>
      <w:spacing w:before="200" w:after="0" w:line="360" w:lineRule="auto"/>
      <w:ind w:left="357" w:hanging="357"/>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8F59BE"/>
    <w:pPr>
      <w:keepNext/>
      <w:keepLines/>
      <w:spacing w:before="200" w:after="0" w:line="360" w:lineRule="auto"/>
      <w:outlineLvl w:val="2"/>
    </w:pPr>
    <w:rPr>
      <w:rFonts w:asciiTheme="majorBidi" w:eastAsiaTheme="majorEastAsia" w:hAnsiTheme="majorBidi"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8552E6"/>
    <w:pPr>
      <w:spacing w:after="0" w:line="360" w:lineRule="auto"/>
      <w:jc w:val="both"/>
    </w:pPr>
    <w:rPr>
      <w:rFonts w:ascii="Times New Roman" w:hAnsi="Times New Roman"/>
      <w:sz w:val="24"/>
      <w:lang w:val="id-ID"/>
    </w:rPr>
  </w:style>
  <w:style w:type="paragraph" w:styleId="BalloonText">
    <w:name w:val="Balloon Text"/>
    <w:basedOn w:val="Normal"/>
    <w:link w:val="BalloonTextChar"/>
    <w:uiPriority w:val="99"/>
    <w:semiHidden/>
    <w:unhideWhenUsed/>
    <w:rsid w:val="007C2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243B"/>
    <w:rPr>
      <w:rFonts w:ascii="Tahoma" w:hAnsi="Tahoma" w:cs="Tahoma"/>
      <w:sz w:val="16"/>
      <w:szCs w:val="16"/>
    </w:rPr>
  </w:style>
  <w:style w:type="character" w:customStyle="1" w:styleId="Heading1Char">
    <w:name w:val="Heading 1 Char"/>
    <w:basedOn w:val="DefaultParagraphFont"/>
    <w:link w:val="Heading1"/>
    <w:uiPriority w:val="9"/>
    <w:rsid w:val="008552E6"/>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D07103"/>
    <w:rPr>
      <w:rFonts w:asciiTheme="majorBidi" w:eastAsiaTheme="majorEastAsia" w:hAnsiTheme="majorBidi" w:cstheme="majorBidi"/>
      <w:b/>
      <w:bCs/>
      <w:sz w:val="24"/>
      <w:szCs w:val="26"/>
    </w:rPr>
  </w:style>
  <w:style w:type="paragraph" w:styleId="ListParagraph">
    <w:name w:val="List Paragraph"/>
    <w:aliases w:val="Body of text,List Paragraph1,Colorful List - Accent 11,Body of text+1,Body of text+2,Body of text+3,List Paragraph11,sub-section,POINT,soal jawab,heading 3"/>
    <w:basedOn w:val="Normal"/>
    <w:link w:val="ListParagraphChar"/>
    <w:uiPriority w:val="34"/>
    <w:qFormat/>
    <w:rsid w:val="008552E6"/>
    <w:pPr>
      <w:ind w:left="720"/>
      <w:contextualSpacing/>
    </w:pPr>
  </w:style>
  <w:style w:type="paragraph" w:customStyle="1" w:styleId="Default">
    <w:name w:val="Default"/>
    <w:rsid w:val="004F2306"/>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unhideWhenUsed/>
    <w:rsid w:val="00052B5C"/>
    <w:pPr>
      <w:spacing w:after="0" w:line="240" w:lineRule="auto"/>
    </w:pPr>
    <w:rPr>
      <w:sz w:val="20"/>
      <w:szCs w:val="20"/>
    </w:rPr>
  </w:style>
  <w:style w:type="character" w:customStyle="1" w:styleId="FootnoteTextChar">
    <w:name w:val="Footnote Text Char"/>
    <w:basedOn w:val="DefaultParagraphFont"/>
    <w:link w:val="FootnoteText"/>
    <w:uiPriority w:val="99"/>
    <w:rsid w:val="00052B5C"/>
    <w:rPr>
      <w:sz w:val="20"/>
      <w:szCs w:val="20"/>
    </w:rPr>
  </w:style>
  <w:style w:type="character" w:styleId="FootnoteReference">
    <w:name w:val="footnote reference"/>
    <w:basedOn w:val="DefaultParagraphFont"/>
    <w:uiPriority w:val="99"/>
    <w:semiHidden/>
    <w:unhideWhenUsed/>
    <w:rsid w:val="00052B5C"/>
    <w:rPr>
      <w:vertAlign w:val="superscript"/>
    </w:rPr>
  </w:style>
  <w:style w:type="paragraph" w:customStyle="1" w:styleId="Style2">
    <w:name w:val="Style2"/>
    <w:basedOn w:val="FootnoteText"/>
    <w:qFormat/>
    <w:rsid w:val="00052B5C"/>
    <w:pPr>
      <w:jc w:val="both"/>
    </w:pPr>
    <w:rPr>
      <w:rFonts w:asciiTheme="majorBidi" w:hAnsiTheme="majorBidi"/>
    </w:rPr>
  </w:style>
  <w:style w:type="character" w:customStyle="1" w:styleId="Heading3Char">
    <w:name w:val="Heading 3 Char"/>
    <w:basedOn w:val="DefaultParagraphFont"/>
    <w:link w:val="Heading3"/>
    <w:uiPriority w:val="9"/>
    <w:rsid w:val="008F59BE"/>
    <w:rPr>
      <w:rFonts w:asciiTheme="majorBidi" w:eastAsiaTheme="majorEastAsia" w:hAnsiTheme="majorBidi" w:cstheme="majorBidi"/>
      <w:b/>
      <w:bCs/>
      <w:sz w:val="24"/>
    </w:rPr>
  </w:style>
  <w:style w:type="character" w:styleId="PlaceholderText">
    <w:name w:val="Placeholder Text"/>
    <w:basedOn w:val="DefaultParagraphFont"/>
    <w:uiPriority w:val="99"/>
    <w:semiHidden/>
    <w:rsid w:val="00EC71AC"/>
    <w:rPr>
      <w:color w:val="808080"/>
    </w:rPr>
  </w:style>
  <w:style w:type="paragraph" w:styleId="NoSpacing">
    <w:name w:val="No Spacing"/>
    <w:uiPriority w:val="1"/>
    <w:qFormat/>
    <w:rsid w:val="00B8069B"/>
    <w:pPr>
      <w:spacing w:after="0" w:line="240" w:lineRule="auto"/>
    </w:pPr>
  </w:style>
  <w:style w:type="table" w:styleId="TableGrid">
    <w:name w:val="Table Grid"/>
    <w:basedOn w:val="TableNormal"/>
    <w:uiPriority w:val="59"/>
    <w:rsid w:val="003E0D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17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7BF1"/>
  </w:style>
  <w:style w:type="paragraph" w:styleId="Footer">
    <w:name w:val="footer"/>
    <w:basedOn w:val="Normal"/>
    <w:link w:val="FooterChar"/>
    <w:uiPriority w:val="99"/>
    <w:unhideWhenUsed/>
    <w:rsid w:val="00917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7BF1"/>
  </w:style>
  <w:style w:type="paragraph" w:styleId="TOCHeading">
    <w:name w:val="TOC Heading"/>
    <w:basedOn w:val="Heading1"/>
    <w:next w:val="Normal"/>
    <w:uiPriority w:val="39"/>
    <w:unhideWhenUsed/>
    <w:qFormat/>
    <w:rsid w:val="00686F8F"/>
    <w:pPr>
      <w:spacing w:before="480" w:after="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686F8F"/>
    <w:pPr>
      <w:spacing w:after="100"/>
    </w:pPr>
  </w:style>
  <w:style w:type="paragraph" w:styleId="TOC2">
    <w:name w:val="toc 2"/>
    <w:basedOn w:val="Normal"/>
    <w:next w:val="Normal"/>
    <w:autoRedefine/>
    <w:uiPriority w:val="39"/>
    <w:unhideWhenUsed/>
    <w:rsid w:val="0017275A"/>
    <w:pPr>
      <w:tabs>
        <w:tab w:val="left" w:pos="660"/>
        <w:tab w:val="right" w:leader="dot" w:pos="8256"/>
      </w:tabs>
      <w:spacing w:after="100"/>
      <w:ind w:left="284"/>
    </w:pPr>
  </w:style>
  <w:style w:type="paragraph" w:styleId="TOC3">
    <w:name w:val="toc 3"/>
    <w:basedOn w:val="Normal"/>
    <w:next w:val="Normal"/>
    <w:autoRedefine/>
    <w:uiPriority w:val="39"/>
    <w:unhideWhenUsed/>
    <w:rsid w:val="0017275A"/>
    <w:pPr>
      <w:tabs>
        <w:tab w:val="left" w:pos="880"/>
        <w:tab w:val="right" w:leader="dot" w:pos="8256"/>
      </w:tabs>
      <w:spacing w:after="100"/>
      <w:ind w:left="709" w:hanging="425"/>
    </w:pPr>
  </w:style>
  <w:style w:type="character" w:styleId="Hyperlink">
    <w:name w:val="Hyperlink"/>
    <w:basedOn w:val="DefaultParagraphFont"/>
    <w:uiPriority w:val="99"/>
    <w:unhideWhenUsed/>
    <w:rsid w:val="00686F8F"/>
    <w:rPr>
      <w:color w:val="0000FF" w:themeColor="hyperlink"/>
      <w:u w:val="single"/>
    </w:rPr>
  </w:style>
  <w:style w:type="character" w:customStyle="1" w:styleId="ListParagraphChar">
    <w:name w:val="List Paragraph Char"/>
    <w:aliases w:val="Body of text Char,List Paragraph1 Char,Colorful List - Accent 11 Char,Body of text+1 Char,Body of text+2 Char,Body of text+3 Char,List Paragraph11 Char,sub-section Char,POINT Char,soal jawab Char,heading 3 Char"/>
    <w:link w:val="ListParagraph"/>
    <w:uiPriority w:val="34"/>
    <w:qFormat/>
    <w:locked/>
    <w:rsid w:val="00BE247A"/>
  </w:style>
  <w:style w:type="paragraph" w:styleId="DocumentMap">
    <w:name w:val="Document Map"/>
    <w:basedOn w:val="Normal"/>
    <w:link w:val="DocumentMapChar"/>
    <w:uiPriority w:val="99"/>
    <w:semiHidden/>
    <w:unhideWhenUsed/>
    <w:rsid w:val="0019081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90813"/>
    <w:rPr>
      <w:rFonts w:ascii="Tahoma" w:hAnsi="Tahoma" w:cs="Tahoma"/>
      <w:sz w:val="16"/>
      <w:szCs w:val="16"/>
    </w:rPr>
  </w:style>
  <w:style w:type="paragraph" w:styleId="EndnoteText">
    <w:name w:val="endnote text"/>
    <w:basedOn w:val="Normal"/>
    <w:link w:val="EndnoteTextChar"/>
    <w:uiPriority w:val="99"/>
    <w:semiHidden/>
    <w:unhideWhenUsed/>
    <w:rsid w:val="00D550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5041"/>
    <w:rPr>
      <w:sz w:val="20"/>
      <w:szCs w:val="20"/>
    </w:rPr>
  </w:style>
  <w:style w:type="character" w:styleId="EndnoteReference">
    <w:name w:val="endnote reference"/>
    <w:basedOn w:val="DefaultParagraphFont"/>
    <w:uiPriority w:val="99"/>
    <w:semiHidden/>
    <w:unhideWhenUsed/>
    <w:rsid w:val="00D55041"/>
    <w:rPr>
      <w:vertAlign w:val="superscript"/>
    </w:rPr>
  </w:style>
  <w:style w:type="table" w:customStyle="1" w:styleId="GridTable1Light">
    <w:name w:val="Grid Table 1 Light"/>
    <w:basedOn w:val="TableNormal"/>
    <w:uiPriority w:val="46"/>
    <w:rsid w:val="00336FE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r="http://schemas.openxmlformats.org/officeDocument/2006/relationships" xmlns:w="http://schemas.openxmlformats.org/wordprocessingml/2006/main">
  <w:divs>
    <w:div w:id="104734056">
      <w:bodyDiv w:val="1"/>
      <w:marLeft w:val="0"/>
      <w:marRight w:val="0"/>
      <w:marTop w:val="0"/>
      <w:marBottom w:val="0"/>
      <w:divBdr>
        <w:top w:val="none" w:sz="0" w:space="0" w:color="auto"/>
        <w:left w:val="none" w:sz="0" w:space="0" w:color="auto"/>
        <w:bottom w:val="none" w:sz="0" w:space="0" w:color="auto"/>
        <w:right w:val="none" w:sz="0" w:space="0" w:color="auto"/>
      </w:divBdr>
    </w:div>
    <w:div w:id="139658799">
      <w:bodyDiv w:val="1"/>
      <w:marLeft w:val="0"/>
      <w:marRight w:val="0"/>
      <w:marTop w:val="0"/>
      <w:marBottom w:val="0"/>
      <w:divBdr>
        <w:top w:val="none" w:sz="0" w:space="0" w:color="auto"/>
        <w:left w:val="none" w:sz="0" w:space="0" w:color="auto"/>
        <w:bottom w:val="none" w:sz="0" w:space="0" w:color="auto"/>
        <w:right w:val="none" w:sz="0" w:space="0" w:color="auto"/>
      </w:divBdr>
    </w:div>
    <w:div w:id="307831739">
      <w:bodyDiv w:val="1"/>
      <w:marLeft w:val="0"/>
      <w:marRight w:val="0"/>
      <w:marTop w:val="0"/>
      <w:marBottom w:val="0"/>
      <w:divBdr>
        <w:top w:val="none" w:sz="0" w:space="0" w:color="auto"/>
        <w:left w:val="none" w:sz="0" w:space="0" w:color="auto"/>
        <w:bottom w:val="none" w:sz="0" w:space="0" w:color="auto"/>
        <w:right w:val="none" w:sz="0" w:space="0" w:color="auto"/>
      </w:divBdr>
    </w:div>
    <w:div w:id="313997033">
      <w:bodyDiv w:val="1"/>
      <w:marLeft w:val="0"/>
      <w:marRight w:val="0"/>
      <w:marTop w:val="0"/>
      <w:marBottom w:val="0"/>
      <w:divBdr>
        <w:top w:val="none" w:sz="0" w:space="0" w:color="auto"/>
        <w:left w:val="none" w:sz="0" w:space="0" w:color="auto"/>
        <w:bottom w:val="none" w:sz="0" w:space="0" w:color="auto"/>
        <w:right w:val="none" w:sz="0" w:space="0" w:color="auto"/>
      </w:divBdr>
      <w:divsChild>
        <w:div w:id="94521646">
          <w:marLeft w:val="547"/>
          <w:marRight w:val="0"/>
          <w:marTop w:val="0"/>
          <w:marBottom w:val="0"/>
          <w:divBdr>
            <w:top w:val="none" w:sz="0" w:space="0" w:color="auto"/>
            <w:left w:val="none" w:sz="0" w:space="0" w:color="auto"/>
            <w:bottom w:val="none" w:sz="0" w:space="0" w:color="auto"/>
            <w:right w:val="none" w:sz="0" w:space="0" w:color="auto"/>
          </w:divBdr>
        </w:div>
        <w:div w:id="465271378">
          <w:marLeft w:val="547"/>
          <w:marRight w:val="0"/>
          <w:marTop w:val="0"/>
          <w:marBottom w:val="0"/>
          <w:divBdr>
            <w:top w:val="none" w:sz="0" w:space="0" w:color="auto"/>
            <w:left w:val="none" w:sz="0" w:space="0" w:color="auto"/>
            <w:bottom w:val="none" w:sz="0" w:space="0" w:color="auto"/>
            <w:right w:val="none" w:sz="0" w:space="0" w:color="auto"/>
          </w:divBdr>
        </w:div>
        <w:div w:id="616252497">
          <w:marLeft w:val="547"/>
          <w:marRight w:val="0"/>
          <w:marTop w:val="0"/>
          <w:marBottom w:val="0"/>
          <w:divBdr>
            <w:top w:val="none" w:sz="0" w:space="0" w:color="auto"/>
            <w:left w:val="none" w:sz="0" w:space="0" w:color="auto"/>
            <w:bottom w:val="none" w:sz="0" w:space="0" w:color="auto"/>
            <w:right w:val="none" w:sz="0" w:space="0" w:color="auto"/>
          </w:divBdr>
        </w:div>
        <w:div w:id="627324631">
          <w:marLeft w:val="547"/>
          <w:marRight w:val="0"/>
          <w:marTop w:val="0"/>
          <w:marBottom w:val="0"/>
          <w:divBdr>
            <w:top w:val="none" w:sz="0" w:space="0" w:color="auto"/>
            <w:left w:val="none" w:sz="0" w:space="0" w:color="auto"/>
            <w:bottom w:val="none" w:sz="0" w:space="0" w:color="auto"/>
            <w:right w:val="none" w:sz="0" w:space="0" w:color="auto"/>
          </w:divBdr>
        </w:div>
        <w:div w:id="993222709">
          <w:marLeft w:val="547"/>
          <w:marRight w:val="0"/>
          <w:marTop w:val="0"/>
          <w:marBottom w:val="0"/>
          <w:divBdr>
            <w:top w:val="none" w:sz="0" w:space="0" w:color="auto"/>
            <w:left w:val="none" w:sz="0" w:space="0" w:color="auto"/>
            <w:bottom w:val="none" w:sz="0" w:space="0" w:color="auto"/>
            <w:right w:val="none" w:sz="0" w:space="0" w:color="auto"/>
          </w:divBdr>
        </w:div>
        <w:div w:id="1760104041">
          <w:marLeft w:val="547"/>
          <w:marRight w:val="0"/>
          <w:marTop w:val="0"/>
          <w:marBottom w:val="0"/>
          <w:divBdr>
            <w:top w:val="none" w:sz="0" w:space="0" w:color="auto"/>
            <w:left w:val="none" w:sz="0" w:space="0" w:color="auto"/>
            <w:bottom w:val="none" w:sz="0" w:space="0" w:color="auto"/>
            <w:right w:val="none" w:sz="0" w:space="0" w:color="auto"/>
          </w:divBdr>
        </w:div>
      </w:divsChild>
    </w:div>
    <w:div w:id="365912235">
      <w:bodyDiv w:val="1"/>
      <w:marLeft w:val="0"/>
      <w:marRight w:val="0"/>
      <w:marTop w:val="0"/>
      <w:marBottom w:val="0"/>
      <w:divBdr>
        <w:top w:val="none" w:sz="0" w:space="0" w:color="auto"/>
        <w:left w:val="none" w:sz="0" w:space="0" w:color="auto"/>
        <w:bottom w:val="none" w:sz="0" w:space="0" w:color="auto"/>
        <w:right w:val="none" w:sz="0" w:space="0" w:color="auto"/>
      </w:divBdr>
    </w:div>
    <w:div w:id="446779681">
      <w:bodyDiv w:val="1"/>
      <w:marLeft w:val="0"/>
      <w:marRight w:val="0"/>
      <w:marTop w:val="0"/>
      <w:marBottom w:val="0"/>
      <w:divBdr>
        <w:top w:val="none" w:sz="0" w:space="0" w:color="auto"/>
        <w:left w:val="none" w:sz="0" w:space="0" w:color="auto"/>
        <w:bottom w:val="none" w:sz="0" w:space="0" w:color="auto"/>
        <w:right w:val="none" w:sz="0" w:space="0" w:color="auto"/>
      </w:divBdr>
    </w:div>
    <w:div w:id="486670862">
      <w:bodyDiv w:val="1"/>
      <w:marLeft w:val="0"/>
      <w:marRight w:val="0"/>
      <w:marTop w:val="0"/>
      <w:marBottom w:val="0"/>
      <w:divBdr>
        <w:top w:val="none" w:sz="0" w:space="0" w:color="auto"/>
        <w:left w:val="none" w:sz="0" w:space="0" w:color="auto"/>
        <w:bottom w:val="none" w:sz="0" w:space="0" w:color="auto"/>
        <w:right w:val="none" w:sz="0" w:space="0" w:color="auto"/>
      </w:divBdr>
    </w:div>
    <w:div w:id="615254881">
      <w:bodyDiv w:val="1"/>
      <w:marLeft w:val="0"/>
      <w:marRight w:val="0"/>
      <w:marTop w:val="0"/>
      <w:marBottom w:val="0"/>
      <w:divBdr>
        <w:top w:val="none" w:sz="0" w:space="0" w:color="auto"/>
        <w:left w:val="none" w:sz="0" w:space="0" w:color="auto"/>
        <w:bottom w:val="none" w:sz="0" w:space="0" w:color="auto"/>
        <w:right w:val="none" w:sz="0" w:space="0" w:color="auto"/>
      </w:divBdr>
    </w:div>
    <w:div w:id="751243493">
      <w:bodyDiv w:val="1"/>
      <w:marLeft w:val="0"/>
      <w:marRight w:val="0"/>
      <w:marTop w:val="0"/>
      <w:marBottom w:val="0"/>
      <w:divBdr>
        <w:top w:val="none" w:sz="0" w:space="0" w:color="auto"/>
        <w:left w:val="none" w:sz="0" w:space="0" w:color="auto"/>
        <w:bottom w:val="none" w:sz="0" w:space="0" w:color="auto"/>
        <w:right w:val="none" w:sz="0" w:space="0" w:color="auto"/>
      </w:divBdr>
    </w:div>
    <w:div w:id="791637227">
      <w:bodyDiv w:val="1"/>
      <w:marLeft w:val="0"/>
      <w:marRight w:val="0"/>
      <w:marTop w:val="0"/>
      <w:marBottom w:val="0"/>
      <w:divBdr>
        <w:top w:val="none" w:sz="0" w:space="0" w:color="auto"/>
        <w:left w:val="none" w:sz="0" w:space="0" w:color="auto"/>
        <w:bottom w:val="none" w:sz="0" w:space="0" w:color="auto"/>
        <w:right w:val="none" w:sz="0" w:space="0" w:color="auto"/>
      </w:divBdr>
    </w:div>
    <w:div w:id="815075367">
      <w:bodyDiv w:val="1"/>
      <w:marLeft w:val="0"/>
      <w:marRight w:val="0"/>
      <w:marTop w:val="0"/>
      <w:marBottom w:val="0"/>
      <w:divBdr>
        <w:top w:val="none" w:sz="0" w:space="0" w:color="auto"/>
        <w:left w:val="none" w:sz="0" w:space="0" w:color="auto"/>
        <w:bottom w:val="none" w:sz="0" w:space="0" w:color="auto"/>
        <w:right w:val="none" w:sz="0" w:space="0" w:color="auto"/>
      </w:divBdr>
    </w:div>
    <w:div w:id="856576715">
      <w:bodyDiv w:val="1"/>
      <w:marLeft w:val="0"/>
      <w:marRight w:val="0"/>
      <w:marTop w:val="0"/>
      <w:marBottom w:val="0"/>
      <w:divBdr>
        <w:top w:val="none" w:sz="0" w:space="0" w:color="auto"/>
        <w:left w:val="none" w:sz="0" w:space="0" w:color="auto"/>
        <w:bottom w:val="none" w:sz="0" w:space="0" w:color="auto"/>
        <w:right w:val="none" w:sz="0" w:space="0" w:color="auto"/>
      </w:divBdr>
    </w:div>
    <w:div w:id="1070812612">
      <w:bodyDiv w:val="1"/>
      <w:marLeft w:val="0"/>
      <w:marRight w:val="0"/>
      <w:marTop w:val="0"/>
      <w:marBottom w:val="0"/>
      <w:divBdr>
        <w:top w:val="none" w:sz="0" w:space="0" w:color="auto"/>
        <w:left w:val="none" w:sz="0" w:space="0" w:color="auto"/>
        <w:bottom w:val="none" w:sz="0" w:space="0" w:color="auto"/>
        <w:right w:val="none" w:sz="0" w:space="0" w:color="auto"/>
      </w:divBdr>
    </w:div>
    <w:div w:id="1383217001">
      <w:bodyDiv w:val="1"/>
      <w:marLeft w:val="0"/>
      <w:marRight w:val="0"/>
      <w:marTop w:val="0"/>
      <w:marBottom w:val="0"/>
      <w:divBdr>
        <w:top w:val="none" w:sz="0" w:space="0" w:color="auto"/>
        <w:left w:val="none" w:sz="0" w:space="0" w:color="auto"/>
        <w:bottom w:val="none" w:sz="0" w:space="0" w:color="auto"/>
        <w:right w:val="none" w:sz="0" w:space="0" w:color="auto"/>
      </w:divBdr>
    </w:div>
    <w:div w:id="1514613667">
      <w:bodyDiv w:val="1"/>
      <w:marLeft w:val="0"/>
      <w:marRight w:val="0"/>
      <w:marTop w:val="0"/>
      <w:marBottom w:val="0"/>
      <w:divBdr>
        <w:top w:val="none" w:sz="0" w:space="0" w:color="auto"/>
        <w:left w:val="none" w:sz="0" w:space="0" w:color="auto"/>
        <w:bottom w:val="none" w:sz="0" w:space="0" w:color="auto"/>
        <w:right w:val="none" w:sz="0" w:space="0" w:color="auto"/>
      </w:divBdr>
    </w:div>
    <w:div w:id="1572502810">
      <w:bodyDiv w:val="1"/>
      <w:marLeft w:val="0"/>
      <w:marRight w:val="0"/>
      <w:marTop w:val="0"/>
      <w:marBottom w:val="0"/>
      <w:divBdr>
        <w:top w:val="none" w:sz="0" w:space="0" w:color="auto"/>
        <w:left w:val="none" w:sz="0" w:space="0" w:color="auto"/>
        <w:bottom w:val="none" w:sz="0" w:space="0" w:color="auto"/>
        <w:right w:val="none" w:sz="0" w:space="0" w:color="auto"/>
      </w:divBdr>
    </w:div>
    <w:div w:id="1710687012">
      <w:bodyDiv w:val="1"/>
      <w:marLeft w:val="0"/>
      <w:marRight w:val="0"/>
      <w:marTop w:val="0"/>
      <w:marBottom w:val="0"/>
      <w:divBdr>
        <w:top w:val="none" w:sz="0" w:space="0" w:color="auto"/>
        <w:left w:val="none" w:sz="0" w:space="0" w:color="auto"/>
        <w:bottom w:val="none" w:sz="0" w:space="0" w:color="auto"/>
        <w:right w:val="none" w:sz="0" w:space="0" w:color="auto"/>
      </w:divBdr>
    </w:div>
    <w:div w:id="1817408893">
      <w:bodyDiv w:val="1"/>
      <w:marLeft w:val="0"/>
      <w:marRight w:val="0"/>
      <w:marTop w:val="0"/>
      <w:marBottom w:val="0"/>
      <w:divBdr>
        <w:top w:val="none" w:sz="0" w:space="0" w:color="auto"/>
        <w:left w:val="none" w:sz="0" w:space="0" w:color="auto"/>
        <w:bottom w:val="none" w:sz="0" w:space="0" w:color="auto"/>
        <w:right w:val="none" w:sz="0" w:space="0" w:color="auto"/>
      </w:divBdr>
    </w:div>
    <w:div w:id="1949655756">
      <w:bodyDiv w:val="1"/>
      <w:marLeft w:val="0"/>
      <w:marRight w:val="0"/>
      <w:marTop w:val="0"/>
      <w:marBottom w:val="0"/>
      <w:divBdr>
        <w:top w:val="none" w:sz="0" w:space="0" w:color="auto"/>
        <w:left w:val="none" w:sz="0" w:space="0" w:color="auto"/>
        <w:bottom w:val="none" w:sz="0" w:space="0" w:color="auto"/>
        <w:right w:val="none" w:sz="0" w:space="0" w:color="auto"/>
      </w:divBdr>
    </w:div>
    <w:div w:id="203222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925CB-C6BF-4927-8261-AC473CF47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03</Words>
  <Characters>742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7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9-12-10T19:37:00Z</cp:lastPrinted>
  <dcterms:created xsi:type="dcterms:W3CDTF">2021-06-03T08:13:00Z</dcterms:created>
  <dcterms:modified xsi:type="dcterms:W3CDTF">2021-06-03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9ca450-727b-39a3-acf9-09e60a1ada41</vt:lpwstr>
  </property>
  <property fmtid="{D5CDD505-2E9C-101B-9397-08002B2CF9AE}" pid="4" name="Mendeley Citation Style_1">
    <vt:lpwstr>http://www.zotero.org/styles/universitas-gadjah-mada-departemen-sejara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fullnote-bibliography-with-ibid</vt:lpwstr>
  </property>
  <property fmtid="{D5CDD505-2E9C-101B-9397-08002B2CF9AE}" pid="12" name="Mendeley Recent Style Name 3_1">
    <vt:lpwstr>Chicago Manual of Style 17th edition (full note, with Ibid.)</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gadjah-mada-departemen-sejarah</vt:lpwstr>
  </property>
  <property fmtid="{D5CDD505-2E9C-101B-9397-08002B2CF9AE}" pid="24" name="Mendeley Recent Style Name 9_1">
    <vt:lpwstr>Universitas Gadjah Mada - Departemen Sejarah (Indonesian)</vt:lpwstr>
  </property>
</Properties>
</file>